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EC621D" w14:textId="77777777" w:rsidR="0078560F" w:rsidRDefault="0078560F" w:rsidP="0078560F">
      <w:pPr>
        <w:rPr>
          <w:rStyle w:val="Heading1Char"/>
          <w:sz w:val="32"/>
          <w:u w:val="single"/>
        </w:rPr>
      </w:pPr>
      <w:r>
        <w:rPr>
          <w:rStyle w:val="Heading1Char"/>
          <w:sz w:val="32"/>
          <w:u w:val="single"/>
        </w:rPr>
        <w:t>TITLE PAGE</w:t>
      </w:r>
    </w:p>
    <w:p w14:paraId="347CBCCA" w14:textId="77777777" w:rsidR="0078560F" w:rsidRDefault="0078560F" w:rsidP="0078560F">
      <w:pPr>
        <w:pStyle w:val="Heading1"/>
      </w:pPr>
      <w:r>
        <w:rPr>
          <w:rStyle w:val="Heading1Char"/>
          <w:b/>
        </w:rPr>
        <w:t>Title</w:t>
      </w:r>
      <w:r>
        <w:t xml:space="preserve">: </w:t>
      </w:r>
    </w:p>
    <w:p w14:paraId="30636B73" w14:textId="77777777" w:rsidR="0078560F" w:rsidRDefault="0078560F" w:rsidP="0078560F">
      <w:r>
        <w:t>Non-invasive Assessment of Mesenteric Hemodynamics in Patients with Suspected Chronic Mesenteric Ischemia using 4D flow MRI</w:t>
      </w:r>
    </w:p>
    <w:p w14:paraId="711DDAFD" w14:textId="77777777" w:rsidR="0078560F" w:rsidRDefault="0078560F" w:rsidP="0078560F">
      <w:pPr>
        <w:pStyle w:val="Heading1"/>
      </w:pPr>
      <w:r>
        <w:t xml:space="preserve">Author Names and Degrees: </w:t>
      </w:r>
    </w:p>
    <w:p w14:paraId="21670F4D" w14:textId="77777777" w:rsidR="0078560F" w:rsidRDefault="0078560F" w:rsidP="0078560F">
      <w:r>
        <w:t>Grant S. Roberts, BS,</w:t>
      </w:r>
      <w:r>
        <w:rPr>
          <w:vertAlign w:val="superscript"/>
        </w:rPr>
        <w:t>1</w:t>
      </w:r>
      <w:r>
        <w:t xml:space="preserve"> Christopher J. François, MD,</w:t>
      </w:r>
      <w:r>
        <w:rPr>
          <w:vertAlign w:val="superscript"/>
        </w:rPr>
        <w:t>2</w:t>
      </w:r>
      <w:r>
        <w:t xml:space="preserve"> Alejandro Roldán-Alzate, </w:t>
      </w:r>
      <w:r>
        <w:rPr>
          <w:noProof/>
        </w:rPr>
        <w:t>PhD</w:t>
      </w:r>
      <w:r>
        <w:t>,</w:t>
      </w:r>
      <w:r>
        <w:rPr>
          <w:vertAlign w:val="superscript"/>
        </w:rPr>
        <w:t>1,2</w:t>
      </w:r>
      <w:r>
        <w:t xml:space="preserve"> Oliver Wieben, PhD</w:t>
      </w:r>
      <w:r>
        <w:rPr>
          <w:vertAlign w:val="superscript"/>
        </w:rPr>
        <w:t>1,2*</w:t>
      </w:r>
    </w:p>
    <w:p w14:paraId="09C2CC53" w14:textId="77777777" w:rsidR="0078560F" w:rsidRDefault="0078560F" w:rsidP="0078560F">
      <w:pPr>
        <w:pStyle w:val="Heading1"/>
      </w:pPr>
      <w:r>
        <w:t>Author Affiliations:</w:t>
      </w:r>
    </w:p>
    <w:p w14:paraId="11254D58" w14:textId="77777777" w:rsidR="0078560F" w:rsidRDefault="0078560F" w:rsidP="0078560F">
      <w:r>
        <w:rPr>
          <w:vertAlign w:val="superscript"/>
        </w:rPr>
        <w:t>1</w:t>
      </w:r>
      <w:r>
        <w:t>Department of Medical Physics, University of Wisconsin - Madison, Madison, Wisconsin, USA.</w:t>
      </w:r>
    </w:p>
    <w:p w14:paraId="5F14DD7E" w14:textId="77777777" w:rsidR="0078560F" w:rsidRDefault="0078560F" w:rsidP="0078560F">
      <w:r>
        <w:rPr>
          <w:vertAlign w:val="superscript"/>
        </w:rPr>
        <w:t>2</w:t>
      </w:r>
      <w:r>
        <w:t>Department of Radiology, University of Wisconsin - Madison, Madison, Wisconsin, USA.</w:t>
      </w:r>
    </w:p>
    <w:p w14:paraId="3E821147" w14:textId="77777777" w:rsidR="0078560F" w:rsidRDefault="0078560F" w:rsidP="0078560F">
      <w:pPr>
        <w:pStyle w:val="Heading1"/>
      </w:pPr>
      <w:r>
        <w:t>Corresponding Author Info:</w:t>
      </w:r>
    </w:p>
    <w:p w14:paraId="1EDD96DA" w14:textId="77777777" w:rsidR="0078560F" w:rsidRDefault="0078560F" w:rsidP="0078560F">
      <w:pPr>
        <w:pStyle w:val="NoSpacing"/>
      </w:pPr>
      <w:r>
        <w:rPr>
          <w:vertAlign w:val="superscript"/>
        </w:rPr>
        <w:t>*</w:t>
      </w:r>
      <w:r>
        <w:t xml:space="preserve">Address reprint requests to: </w:t>
      </w:r>
    </w:p>
    <w:p w14:paraId="35F0FCAB" w14:textId="77777777" w:rsidR="0078560F" w:rsidRDefault="0078560F" w:rsidP="0078560F">
      <w:pPr>
        <w:pStyle w:val="NoSpacing"/>
        <w:ind w:left="720"/>
      </w:pPr>
      <w:r>
        <w:t>O.W.</w:t>
      </w:r>
    </w:p>
    <w:p w14:paraId="7919ECEE" w14:textId="77777777" w:rsidR="0078560F" w:rsidRDefault="0078560F" w:rsidP="0078560F">
      <w:pPr>
        <w:pStyle w:val="NoSpacing"/>
        <w:ind w:left="720"/>
      </w:pPr>
      <w:r>
        <w:t>Wisconsin Institutes for Medical Research</w:t>
      </w:r>
    </w:p>
    <w:p w14:paraId="72A36B3B" w14:textId="77777777" w:rsidR="0078560F" w:rsidRDefault="0078560F" w:rsidP="0078560F">
      <w:pPr>
        <w:pStyle w:val="NoSpacing"/>
        <w:ind w:left="720"/>
      </w:pPr>
      <w:r>
        <w:t>Department of Medical Physics</w:t>
      </w:r>
    </w:p>
    <w:p w14:paraId="0255B18B" w14:textId="77777777" w:rsidR="0078560F" w:rsidRDefault="0078560F" w:rsidP="0078560F">
      <w:pPr>
        <w:pStyle w:val="NoSpacing"/>
        <w:ind w:left="720"/>
      </w:pPr>
      <w:r>
        <w:t>1111 Highland Ave.</w:t>
      </w:r>
    </w:p>
    <w:p w14:paraId="2C88E5C2" w14:textId="77777777" w:rsidR="0078560F" w:rsidRDefault="0078560F" w:rsidP="0078560F">
      <w:pPr>
        <w:pStyle w:val="NoSpacing"/>
        <w:ind w:left="720"/>
      </w:pPr>
      <w:r>
        <w:t>Room 1005</w:t>
      </w:r>
    </w:p>
    <w:p w14:paraId="1AE3092A" w14:textId="77777777" w:rsidR="0078560F" w:rsidRDefault="0078560F" w:rsidP="0078560F">
      <w:pPr>
        <w:pStyle w:val="NoSpacing"/>
        <w:ind w:left="720"/>
      </w:pPr>
      <w:r>
        <w:t>Madison, WI, 53705-2275.</w:t>
      </w:r>
    </w:p>
    <w:p w14:paraId="12E357E4" w14:textId="77777777" w:rsidR="0078560F" w:rsidRDefault="0078560F" w:rsidP="0078560F">
      <w:pPr>
        <w:pStyle w:val="NoSpacing"/>
        <w:ind w:left="720"/>
      </w:pPr>
    </w:p>
    <w:p w14:paraId="36AF922E" w14:textId="77777777" w:rsidR="0078560F" w:rsidRDefault="0078560F" w:rsidP="0078560F">
      <w:pPr>
        <w:pStyle w:val="NoSpacing"/>
        <w:rPr>
          <w:rStyle w:val="Hyperlink"/>
        </w:rPr>
      </w:pPr>
      <w:r>
        <w:t xml:space="preserve">Email: </w:t>
      </w:r>
      <w:hyperlink r:id="rId8" w:history="1">
        <w:r>
          <w:rPr>
            <w:rStyle w:val="Hyperlink"/>
          </w:rPr>
          <w:t>owieben@wisc.edu</w:t>
        </w:r>
      </w:hyperlink>
    </w:p>
    <w:p w14:paraId="0887CC13" w14:textId="77777777" w:rsidR="0078560F" w:rsidRDefault="0078560F" w:rsidP="0078560F">
      <w:pPr>
        <w:pStyle w:val="Heading1"/>
      </w:pPr>
      <w:r>
        <w:rPr>
          <w:noProof/>
        </w:rPr>
        <w:t>Acknowledgments</w:t>
      </w:r>
      <w:r>
        <w:t>:</w:t>
      </w:r>
    </w:p>
    <w:p w14:paraId="5CACB4D1" w14:textId="77777777" w:rsidR="0078560F" w:rsidRDefault="0078560F" w:rsidP="0078560F">
      <w:r>
        <w:t>We gratefully acknowledge the support of GE Healthcare.</w:t>
      </w:r>
    </w:p>
    <w:p w14:paraId="68A18D71" w14:textId="77777777" w:rsidR="0078560F" w:rsidRDefault="0078560F" w:rsidP="0078560F">
      <w:pPr>
        <w:pStyle w:val="Heading1"/>
      </w:pPr>
      <w:r>
        <w:t>Grant Support:</w:t>
      </w:r>
    </w:p>
    <w:p w14:paraId="18BC07E3" w14:textId="77777777" w:rsidR="0078560F" w:rsidRDefault="0078560F" w:rsidP="0078560F">
      <w:pPr>
        <w:pStyle w:val="Heading1"/>
      </w:pPr>
      <w:r>
        <w:t>Running Title:</w:t>
      </w:r>
    </w:p>
    <w:p w14:paraId="00874F28" w14:textId="77777777" w:rsidR="0078560F" w:rsidRDefault="0078560F" w:rsidP="0078560F">
      <w:r>
        <w:t>Assessing Mesenteric Blood Flow with 4D Flow MR</w:t>
      </w:r>
    </w:p>
    <w:p w14:paraId="61F47424" w14:textId="77777777" w:rsidR="0078560F" w:rsidRDefault="0078560F" w:rsidP="0078560F">
      <w:pPr>
        <w:pStyle w:val="NoSpacing"/>
      </w:pPr>
    </w:p>
    <w:p w14:paraId="7A187546" w14:textId="77777777" w:rsidR="0078560F" w:rsidRDefault="0078560F" w:rsidP="0078560F"/>
    <w:p w14:paraId="1757EED3" w14:textId="77777777" w:rsidR="0078560F" w:rsidRDefault="0078560F" w:rsidP="0078560F"/>
    <w:p w14:paraId="2371D9D0" w14:textId="77777777" w:rsidR="0078560F" w:rsidRDefault="0078560F" w:rsidP="0078560F"/>
    <w:p w14:paraId="61BDCD23" w14:textId="77777777" w:rsidR="0078560F" w:rsidRDefault="0078560F" w:rsidP="0078560F"/>
    <w:p w14:paraId="4973A9FB" w14:textId="77777777" w:rsidR="0078560F" w:rsidRDefault="0078560F" w:rsidP="0078560F"/>
    <w:p w14:paraId="0826D53C" w14:textId="71478E49" w:rsidR="00797BCE" w:rsidRPr="000735B4" w:rsidRDefault="00797BCE" w:rsidP="00797BCE">
      <w:pPr>
        <w:pStyle w:val="Heading1"/>
        <w:spacing w:line="480" w:lineRule="auto"/>
      </w:pPr>
      <w:bookmarkStart w:id="0" w:name="_GoBack"/>
      <w:bookmarkEnd w:id="0"/>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8C7A36" w:rsidRDefault="00AE46CD" w:rsidP="008C7A36">
      <w:pPr>
        <w:pStyle w:val="Heading2"/>
        <w:spacing w:line="480" w:lineRule="auto"/>
        <w:jc w:val="both"/>
        <w:rPr>
          <w:szCs w:val="24"/>
        </w:rPr>
      </w:pPr>
      <w:bookmarkStart w:id="1" w:name="_Hlk36719125"/>
      <w:r w:rsidRPr="008C7A36">
        <w:rPr>
          <w:szCs w:val="24"/>
        </w:rPr>
        <w:t xml:space="preserve">Background: </w:t>
      </w:r>
    </w:p>
    <w:p w14:paraId="786346C5" w14:textId="0CD46883" w:rsidR="001412F1" w:rsidRPr="008C7A36" w:rsidRDefault="001412F1" w:rsidP="008C7A36">
      <w:pPr>
        <w:spacing w:line="480" w:lineRule="auto"/>
        <w:jc w:val="both"/>
      </w:pPr>
      <w:r w:rsidRPr="008C7A36">
        <w:t xml:space="preserve">Chronic mesenteric ischemia (CMI) is a </w:t>
      </w:r>
      <w:r w:rsidR="004B2ADC" w:rsidRPr="008C7A36">
        <w:t>rare disease with a particularly difficult diagnosis</w:t>
      </w:r>
      <w:r w:rsidR="00663B15" w:rsidRPr="008C7A36">
        <w:t xml:space="preserve"> that </w:t>
      </w:r>
      <w:r w:rsidR="004B2ADC" w:rsidRPr="008C7A36">
        <w:t>resul</w:t>
      </w:r>
      <w:r w:rsidR="00663B15" w:rsidRPr="008C7A36">
        <w:t>ts</w:t>
      </w:r>
      <w:r w:rsidR="009B6909" w:rsidRPr="008C7A36">
        <w:t xml:space="preserve"> in </w:t>
      </w:r>
      <w:r w:rsidRPr="008C7A36">
        <w:t xml:space="preserve">inadequate blood flow to the </w:t>
      </w:r>
      <w:r w:rsidR="00FE6849" w:rsidRPr="008C7A36">
        <w:t>small intestine</w:t>
      </w:r>
      <w:r w:rsidR="00666A22" w:rsidRPr="008C7A36">
        <w:t>,</w:t>
      </w:r>
      <w:r w:rsidR="009B7388" w:rsidRPr="008C7A36">
        <w:t xml:space="preserve"> particularly</w:t>
      </w:r>
      <w:r w:rsidR="00666A22" w:rsidRPr="008C7A36">
        <w:t xml:space="preserve"> after meals</w:t>
      </w:r>
      <w:r w:rsidR="009B6909" w:rsidRPr="008C7A36">
        <w:t>.</w:t>
      </w:r>
    </w:p>
    <w:p w14:paraId="5B8D5853" w14:textId="6253ABE7" w:rsidR="00AE46CD" w:rsidRPr="008C7A36" w:rsidRDefault="00AE46CD" w:rsidP="008C7A36">
      <w:pPr>
        <w:pStyle w:val="Heading2"/>
        <w:spacing w:line="480" w:lineRule="auto"/>
        <w:jc w:val="both"/>
        <w:rPr>
          <w:szCs w:val="24"/>
        </w:rPr>
      </w:pPr>
      <w:r w:rsidRPr="008C7A36">
        <w:rPr>
          <w:szCs w:val="24"/>
        </w:rPr>
        <w:t xml:space="preserve">Purpose: </w:t>
      </w:r>
    </w:p>
    <w:p w14:paraId="3EF698A1" w14:textId="494B3888" w:rsidR="00115BEC" w:rsidRPr="008C7A36" w:rsidRDefault="00115BEC" w:rsidP="008C7A36">
      <w:pPr>
        <w:spacing w:line="480" w:lineRule="auto"/>
        <w:jc w:val="both"/>
      </w:pPr>
      <w:r w:rsidRPr="008C7A36">
        <w:t xml:space="preserve">To </w:t>
      </w:r>
      <w:r w:rsidR="00444E8B" w:rsidRPr="008C7A36">
        <w:t xml:space="preserve">quantitatively </w:t>
      </w:r>
      <w:r w:rsidRPr="008C7A36">
        <w:t xml:space="preserve">compare </w:t>
      </w:r>
      <w:r w:rsidR="003E3502" w:rsidRPr="008C7A36">
        <w:t xml:space="preserve">mesenteric </w:t>
      </w:r>
      <w:r w:rsidRPr="008C7A36">
        <w:t>hemodynamic</w:t>
      </w:r>
      <w:r w:rsidR="008D1027" w:rsidRPr="008C7A36">
        <w:t>s</w:t>
      </w:r>
      <w:r w:rsidRPr="008C7A36">
        <w:t xml:space="preserve"> before and after a standardized meal challenge in </w:t>
      </w:r>
      <w:r w:rsidRPr="008C7A36">
        <w:rPr>
          <w:noProof/>
        </w:rPr>
        <w:t>patient</w:t>
      </w:r>
      <w:r w:rsidR="00791CCB" w:rsidRPr="008C7A36">
        <w:rPr>
          <w:noProof/>
        </w:rPr>
        <w:t>s</w:t>
      </w:r>
      <w:r w:rsidRPr="008C7A36">
        <w:t xml:space="preserve"> suspected of having </w:t>
      </w:r>
      <w:r w:rsidR="00444E8B" w:rsidRPr="008C7A36">
        <w:t>CMI</w:t>
      </w:r>
      <w:r w:rsidRPr="008C7A36">
        <w:t xml:space="preserve"> and individuals</w:t>
      </w:r>
      <w:r w:rsidR="004D6119" w:rsidRPr="008C7A36">
        <w:t xml:space="preserve"> asymptomatic of CMI or vascular disease</w:t>
      </w:r>
      <w:r w:rsidR="00774AB7" w:rsidRPr="008C7A36">
        <w:t>.</w:t>
      </w:r>
    </w:p>
    <w:p w14:paraId="5882474F" w14:textId="77777777" w:rsidR="00AE46CD" w:rsidRPr="008C7A36" w:rsidRDefault="00AE46CD" w:rsidP="008C7A36">
      <w:pPr>
        <w:pStyle w:val="Heading2"/>
        <w:spacing w:line="480" w:lineRule="auto"/>
        <w:jc w:val="both"/>
        <w:rPr>
          <w:szCs w:val="24"/>
        </w:rPr>
      </w:pPr>
      <w:r w:rsidRPr="008C7A36">
        <w:rPr>
          <w:szCs w:val="24"/>
        </w:rPr>
        <w:t xml:space="preserve">Study Type: </w:t>
      </w:r>
    </w:p>
    <w:p w14:paraId="18F695C4" w14:textId="5B25F2B5" w:rsidR="00AE46CD" w:rsidRPr="008C7A36" w:rsidRDefault="00AE46CD" w:rsidP="008C7A36">
      <w:pPr>
        <w:spacing w:line="480" w:lineRule="auto"/>
        <w:jc w:val="both"/>
      </w:pPr>
      <w:r w:rsidRPr="008C7A36">
        <w:t>Retrospective</w:t>
      </w:r>
      <w:r w:rsidR="002073EC" w:rsidRPr="008C7A36">
        <w:t>.</w:t>
      </w:r>
    </w:p>
    <w:p w14:paraId="46DC418A" w14:textId="4E918E63" w:rsidR="00AE46CD" w:rsidRPr="008C7A36" w:rsidRDefault="00AE46CD" w:rsidP="008C7A36">
      <w:pPr>
        <w:pStyle w:val="Heading2"/>
        <w:spacing w:line="480" w:lineRule="auto"/>
        <w:jc w:val="both"/>
        <w:rPr>
          <w:szCs w:val="24"/>
        </w:rPr>
      </w:pPr>
      <w:r w:rsidRPr="008C7A36">
        <w:rPr>
          <w:szCs w:val="24"/>
        </w:rPr>
        <w:t>Subjects</w:t>
      </w:r>
      <w:r w:rsidR="00B84D41" w:rsidRPr="008C7A36">
        <w:rPr>
          <w:szCs w:val="24"/>
        </w:rPr>
        <w:t>:</w:t>
      </w:r>
      <w:r w:rsidRPr="008C7A36">
        <w:rPr>
          <w:szCs w:val="24"/>
        </w:rPr>
        <w:t xml:space="preserve"> </w:t>
      </w:r>
    </w:p>
    <w:p w14:paraId="6023EAA7" w14:textId="6D5AEBDD" w:rsidR="002073EC" w:rsidRPr="008C7A36" w:rsidRDefault="003E3502" w:rsidP="008C7A36">
      <w:pPr>
        <w:spacing w:line="480" w:lineRule="auto"/>
        <w:jc w:val="both"/>
      </w:pPr>
      <w:r w:rsidRPr="008C7A36">
        <w:t>Nineteen</w:t>
      </w:r>
      <w:r w:rsidR="002073EC" w:rsidRPr="008C7A36">
        <w:t xml:space="preserve"> patients suspected of </w:t>
      </w:r>
      <w:r w:rsidR="00AD528F" w:rsidRPr="008C7A36">
        <w:t>CMI</w:t>
      </w:r>
      <w:r w:rsidR="002073EC" w:rsidRPr="008C7A36">
        <w:t xml:space="preserve"> and </w:t>
      </w:r>
      <w:r w:rsidR="00C03004" w:rsidRPr="008C7A36">
        <w:t xml:space="preserve">twenty </w:t>
      </w:r>
      <w:r w:rsidR="004D6119" w:rsidRPr="008C7A36">
        <w:t>control subjects</w:t>
      </w:r>
      <w:r w:rsidR="00115BEC" w:rsidRPr="008C7A36">
        <w:t>.</w:t>
      </w:r>
    </w:p>
    <w:p w14:paraId="0ACB33F6" w14:textId="714DF798" w:rsidR="00AE46CD" w:rsidRPr="008C7A36" w:rsidRDefault="00AE46CD" w:rsidP="008C7A36">
      <w:pPr>
        <w:pStyle w:val="Heading2"/>
        <w:spacing w:line="480" w:lineRule="auto"/>
        <w:jc w:val="both"/>
        <w:rPr>
          <w:szCs w:val="24"/>
        </w:rPr>
      </w:pPr>
      <w:r w:rsidRPr="008C7A36">
        <w:rPr>
          <w:szCs w:val="24"/>
        </w:rPr>
        <w:t xml:space="preserve">Field Strength/Sequence: </w:t>
      </w:r>
    </w:p>
    <w:p w14:paraId="57207D7A" w14:textId="2945E3DB" w:rsidR="002073EC" w:rsidRPr="008C7A36" w:rsidRDefault="002F47D3" w:rsidP="008C7A36">
      <w:pPr>
        <w:spacing w:line="480" w:lineRule="auto"/>
        <w:jc w:val="both"/>
      </w:pPr>
      <w:r w:rsidRPr="008C7A36">
        <w:t>Subjects were scanned</w:t>
      </w:r>
      <w:r w:rsidR="002073EC" w:rsidRPr="008C7A36">
        <w:t xml:space="preserve"> </w:t>
      </w:r>
      <w:r w:rsidR="005C2C84" w:rsidRPr="008C7A36">
        <w:t>at</w:t>
      </w:r>
      <w:r w:rsidR="002073EC" w:rsidRPr="008C7A36">
        <w:t xml:space="preserve"> </w:t>
      </w:r>
      <w:r w:rsidRPr="008C7A36">
        <w:t>either 1.5T or</w:t>
      </w:r>
      <w:r w:rsidR="002073EC" w:rsidRPr="008C7A36">
        <w:t xml:space="preserve"> 3.0T</w:t>
      </w:r>
      <w:r w:rsidRPr="008C7A36">
        <w:t xml:space="preserve"> using a radially-undersampled 4D flow MR sequence (PC-VIPR)</w:t>
      </w:r>
      <w:r w:rsidR="008D1027" w:rsidRPr="008C7A36">
        <w:t xml:space="preserve"> covering a large imaging volume with high spatial resolution</w:t>
      </w:r>
      <w:r w:rsidR="002073EC" w:rsidRPr="008C7A36">
        <w:t>.</w:t>
      </w:r>
      <w:r w:rsidR="00B84D41" w:rsidRPr="008C7A36">
        <w:t xml:space="preserve">  </w:t>
      </w:r>
    </w:p>
    <w:p w14:paraId="30951C44" w14:textId="53D53607" w:rsidR="00AE46CD" w:rsidRPr="008C7A36" w:rsidRDefault="00AE46CD" w:rsidP="008C7A36">
      <w:pPr>
        <w:pStyle w:val="Heading2"/>
        <w:spacing w:line="480" w:lineRule="auto"/>
        <w:jc w:val="both"/>
        <w:rPr>
          <w:szCs w:val="24"/>
        </w:rPr>
      </w:pPr>
      <w:r w:rsidRPr="008C7A36">
        <w:rPr>
          <w:szCs w:val="24"/>
        </w:rPr>
        <w:t>Assessment:</w:t>
      </w:r>
    </w:p>
    <w:p w14:paraId="3586837C" w14:textId="45D85775" w:rsidR="00A515AB" w:rsidRPr="008C7A36" w:rsidRDefault="00C9134C" w:rsidP="008C7A36">
      <w:pPr>
        <w:spacing w:line="480" w:lineRule="auto"/>
        <w:jc w:val="both"/>
      </w:pPr>
      <w:r w:rsidRPr="008C7A36">
        <w:t>Volumetric flow rates</w:t>
      </w:r>
      <w:r w:rsidR="003B2A16" w:rsidRPr="008C7A36">
        <w:t xml:space="preserve"> were </w:t>
      </w:r>
      <w:r w:rsidR="008D1027" w:rsidRPr="008C7A36">
        <w:t>assessed</w:t>
      </w:r>
      <w:r w:rsidR="003E43F2" w:rsidRPr="008C7A36">
        <w:t xml:space="preserve"> </w:t>
      </w:r>
      <w:r w:rsidR="00C03004" w:rsidRPr="008C7A36">
        <w:t xml:space="preserve">in </w:t>
      </w:r>
      <w:r w:rsidR="005411F0" w:rsidRPr="008C7A36">
        <w:t xml:space="preserve">the </w:t>
      </w:r>
      <w:r w:rsidR="00444E8B" w:rsidRPr="008C7A36">
        <w:t xml:space="preserve">supraceliac </w:t>
      </w:r>
      <w:r w:rsidR="003E43F2" w:rsidRPr="008C7A36">
        <w:t xml:space="preserve">(SCAo) </w:t>
      </w:r>
      <w:r w:rsidR="005C2C84" w:rsidRPr="008C7A36">
        <w:t xml:space="preserve">and infrarenal </w:t>
      </w:r>
      <w:r w:rsidR="00444E8B" w:rsidRPr="008C7A36">
        <w:t>(</w:t>
      </w:r>
      <w:r w:rsidR="005C2C84" w:rsidRPr="008C7A36">
        <w:t>IRAo</w:t>
      </w:r>
      <w:r w:rsidR="00444E8B" w:rsidRPr="008C7A36">
        <w:t>)</w:t>
      </w:r>
      <w:r w:rsidR="003E43F2" w:rsidRPr="008C7A36">
        <w:t xml:space="preserve"> aorta</w:t>
      </w:r>
      <w:r w:rsidR="00444E8B" w:rsidRPr="008C7A36">
        <w:t xml:space="preserve">, </w:t>
      </w:r>
      <w:r w:rsidR="00320208" w:rsidRPr="008C7A36">
        <w:t>celiac artery</w:t>
      </w:r>
      <w:r w:rsidRPr="008C7A36">
        <w:t xml:space="preserve"> (CA)</w:t>
      </w:r>
      <w:r w:rsidR="00320208" w:rsidRPr="008C7A36">
        <w:t xml:space="preserve">, superior mesenteric artery (SMA), </w:t>
      </w:r>
      <w:r w:rsidRPr="008C7A36">
        <w:t>left</w:t>
      </w:r>
      <w:r w:rsidR="009B7388" w:rsidRPr="008C7A36">
        <w:t xml:space="preserve"> </w:t>
      </w:r>
      <w:r w:rsidRPr="008C7A36">
        <w:t>and right</w:t>
      </w:r>
      <w:r w:rsidR="003E43F2" w:rsidRPr="008C7A36">
        <w:t xml:space="preserve"> </w:t>
      </w:r>
      <w:r w:rsidR="00320208" w:rsidRPr="008C7A36">
        <w:t>renal arteries</w:t>
      </w:r>
      <w:r w:rsidR="00D81F71" w:rsidRPr="008C7A36">
        <w:t xml:space="preserve">, </w:t>
      </w:r>
      <w:r w:rsidR="00320208" w:rsidRPr="008C7A36">
        <w:t xml:space="preserve">superior mesenteric </w:t>
      </w:r>
      <w:r w:rsidR="00320208" w:rsidRPr="008C7A36">
        <w:lastRenderedPageBreak/>
        <w:t>vein (SMV), splenic vein, and portal vein (PV)</w:t>
      </w:r>
      <w:r w:rsidR="0072309F" w:rsidRPr="008C7A36">
        <w:t xml:space="preserve"> in a </w:t>
      </w:r>
      <w:r w:rsidR="009B7388" w:rsidRPr="008C7A36">
        <w:t xml:space="preserve">fasting </w:t>
      </w:r>
      <w:r w:rsidR="0072309F" w:rsidRPr="008C7A36">
        <w:t xml:space="preserve">state </w:t>
      </w:r>
      <w:r w:rsidR="009B7388" w:rsidRPr="008C7A36">
        <w:t xml:space="preserve">(preprandial) </w:t>
      </w:r>
      <w:r w:rsidR="009D34EF" w:rsidRPr="008C7A36">
        <w:t>a</w:t>
      </w:r>
      <w:r w:rsidR="00F431D9" w:rsidRPr="008C7A36">
        <w:t>nd 20 minutes after a</w:t>
      </w:r>
      <w:r w:rsidR="009D34EF" w:rsidRPr="008C7A36">
        <w:t xml:space="preserve"> </w:t>
      </w:r>
      <w:r w:rsidR="00444E8B" w:rsidRPr="008C7A36">
        <w:t>700 kcal</w:t>
      </w:r>
      <w:r w:rsidR="009D34EF" w:rsidRPr="008C7A36">
        <w:t xml:space="preserve"> </w:t>
      </w:r>
      <w:r w:rsidR="008D1027" w:rsidRPr="008C7A36">
        <w:t xml:space="preserve">liquid </w:t>
      </w:r>
      <w:r w:rsidR="009D34EF" w:rsidRPr="008C7A36">
        <w:t>meal</w:t>
      </w:r>
      <w:r w:rsidR="009B7388" w:rsidRPr="008C7A36">
        <w:t xml:space="preserve"> (postprandial)</w:t>
      </w:r>
      <w:r w:rsidR="009D34EF" w:rsidRPr="008C7A36">
        <w:t>.</w:t>
      </w:r>
      <w:r w:rsidR="003B2A16" w:rsidRPr="008C7A36">
        <w:t xml:space="preserve"> Patients were subcategorized into </w:t>
      </w:r>
      <w:r w:rsidR="00FF43FF" w:rsidRPr="008C7A36">
        <w:t>positive diagnosis (</w:t>
      </w:r>
      <w:r w:rsidR="003B2A16" w:rsidRPr="008C7A36">
        <w:t>CMI</w:t>
      </w:r>
      <w:r w:rsidR="00FF43FF" w:rsidRPr="008C7A36">
        <w:t xml:space="preserve">+, </w:t>
      </w:r>
      <w:r w:rsidR="00453A70" w:rsidRPr="008C7A36">
        <w:t xml:space="preserve">N=6) </w:t>
      </w:r>
      <w:r w:rsidR="003B2A16" w:rsidRPr="008C7A36">
        <w:t xml:space="preserve">and </w:t>
      </w:r>
      <w:r w:rsidR="00FF43FF" w:rsidRPr="008C7A36">
        <w:t>negative diagnosis</w:t>
      </w:r>
      <w:r w:rsidR="00A3262E" w:rsidRPr="008C7A36">
        <w:t xml:space="preserve"> </w:t>
      </w:r>
      <w:r w:rsidR="00FF43FF" w:rsidRPr="008C7A36">
        <w:t xml:space="preserve">(CMI-, </w:t>
      </w:r>
      <w:r w:rsidR="00453A70" w:rsidRPr="008C7A36">
        <w:t>N=1</w:t>
      </w:r>
      <w:r w:rsidR="003E3502" w:rsidRPr="008C7A36">
        <w:t>3</w:t>
      </w:r>
      <w:r w:rsidR="00453A70" w:rsidRPr="008C7A36">
        <w:t>)</w:t>
      </w:r>
      <w:r w:rsidR="003B2A16" w:rsidRPr="008C7A36">
        <w:t xml:space="preserve"> </w:t>
      </w:r>
      <w:r w:rsidR="00FF43FF" w:rsidRPr="008C7A36">
        <w:t xml:space="preserve">groups </w:t>
      </w:r>
      <w:r w:rsidR="003B2A16" w:rsidRPr="008C7A36">
        <w:t>based on clinical findings.</w:t>
      </w:r>
    </w:p>
    <w:p w14:paraId="636A2382" w14:textId="589B3812" w:rsidR="00AE46CD" w:rsidRPr="008C7A36" w:rsidRDefault="00AE46CD" w:rsidP="008C7A36">
      <w:pPr>
        <w:pStyle w:val="Heading2"/>
        <w:spacing w:line="480" w:lineRule="auto"/>
        <w:jc w:val="both"/>
        <w:rPr>
          <w:szCs w:val="24"/>
        </w:rPr>
      </w:pPr>
      <w:r w:rsidRPr="008C7A36">
        <w:rPr>
          <w:szCs w:val="24"/>
        </w:rPr>
        <w:t>Statistical Tests:</w:t>
      </w:r>
    </w:p>
    <w:p w14:paraId="55C2E1D4" w14:textId="75868964" w:rsidR="00A515AB" w:rsidRPr="008C7A36" w:rsidRDefault="003E3502" w:rsidP="008C7A36">
      <w:pPr>
        <w:spacing w:line="480" w:lineRule="auto"/>
        <w:jc w:val="both"/>
      </w:pPr>
      <w:r w:rsidRPr="008C7A36">
        <w:t>For each subject, p</w:t>
      </w:r>
      <w:r w:rsidR="009A4B0E" w:rsidRPr="008C7A36">
        <w:t>reprandial</w:t>
      </w:r>
      <w:r w:rsidR="00D81F71" w:rsidRPr="008C7A36">
        <w:t xml:space="preserve"> and postprandial f</w:t>
      </w:r>
      <w:r w:rsidR="00A515AB" w:rsidRPr="008C7A36">
        <w:t xml:space="preserve">low </w:t>
      </w:r>
      <w:r w:rsidR="00C9134C" w:rsidRPr="008C7A36">
        <w:t>rates</w:t>
      </w:r>
      <w:r w:rsidR="00FF43FF" w:rsidRPr="008C7A36">
        <w:t xml:space="preserve"> </w:t>
      </w:r>
      <w:r w:rsidR="00A515AB" w:rsidRPr="008C7A36">
        <w:t xml:space="preserve">were compared using a paired t-test. </w:t>
      </w:r>
      <w:r w:rsidRPr="008C7A36">
        <w:t>These measures</w:t>
      </w:r>
      <w:r w:rsidR="00FF43FF" w:rsidRPr="008C7A36">
        <w:t>, as well as percent change in flow,</w:t>
      </w:r>
      <w:r w:rsidR="005411F0" w:rsidRPr="008C7A36">
        <w:t xml:space="preserve"> </w:t>
      </w:r>
      <w:r w:rsidR="00A515AB" w:rsidRPr="008C7A36">
        <w:t xml:space="preserve">were </w:t>
      </w:r>
      <w:r w:rsidRPr="008C7A36">
        <w:t xml:space="preserve">also </w:t>
      </w:r>
      <w:r w:rsidR="00A515AB" w:rsidRPr="008C7A36">
        <w:t xml:space="preserve">compared </w:t>
      </w:r>
      <w:r w:rsidR="004600D5" w:rsidRPr="008C7A36">
        <w:t xml:space="preserve">between </w:t>
      </w:r>
      <w:r w:rsidR="00A515AB" w:rsidRPr="008C7A36">
        <w:t>subgroup</w:t>
      </w:r>
      <w:r w:rsidR="004600D5" w:rsidRPr="008C7A36">
        <w:t>s</w:t>
      </w:r>
      <w:r w:rsidR="00A515AB" w:rsidRPr="008C7A36">
        <w:t xml:space="preserve"> using a Welch t-test. </w:t>
      </w:r>
    </w:p>
    <w:p w14:paraId="79E12503" w14:textId="3C4FCB52" w:rsidR="00AE46CD" w:rsidRPr="008C7A36" w:rsidRDefault="00AE46CD" w:rsidP="008C7A36">
      <w:pPr>
        <w:pStyle w:val="Heading2"/>
        <w:spacing w:line="480" w:lineRule="auto"/>
        <w:jc w:val="both"/>
        <w:rPr>
          <w:szCs w:val="24"/>
        </w:rPr>
      </w:pPr>
      <w:r w:rsidRPr="008C7A36">
        <w:rPr>
          <w:szCs w:val="24"/>
        </w:rPr>
        <w:t>Results:</w:t>
      </w:r>
    </w:p>
    <w:p w14:paraId="5C37DBCF" w14:textId="07B7E9AF" w:rsidR="00A515AB" w:rsidRPr="008C7A36" w:rsidRDefault="003B2A16" w:rsidP="008C7A36">
      <w:pPr>
        <w:spacing w:line="480" w:lineRule="auto"/>
        <w:jc w:val="both"/>
      </w:pPr>
      <w:r w:rsidRPr="008C7A36">
        <w:t xml:space="preserve">In </w:t>
      </w:r>
      <w:r w:rsidR="009A4B0E" w:rsidRPr="008C7A36">
        <w:t>controls</w:t>
      </w:r>
      <w:r w:rsidRPr="008C7A36">
        <w:t xml:space="preserve"> and CMI- patients, </w:t>
      </w:r>
      <w:r w:rsidR="00320208" w:rsidRPr="008C7A36">
        <w:t>SCAo</w:t>
      </w:r>
      <w:r w:rsidR="00774AB7" w:rsidRPr="008C7A36">
        <w:t xml:space="preserve">, </w:t>
      </w:r>
      <w:r w:rsidR="00320208" w:rsidRPr="008C7A36">
        <w:t>SMA</w:t>
      </w:r>
      <w:r w:rsidRPr="008C7A36">
        <w:t xml:space="preserve">, </w:t>
      </w:r>
      <w:r w:rsidR="00320208" w:rsidRPr="008C7A36">
        <w:t>SMV</w:t>
      </w:r>
      <w:r w:rsidR="00944286" w:rsidRPr="008C7A36">
        <w:t xml:space="preserve">, and </w:t>
      </w:r>
      <w:r w:rsidR="00320208" w:rsidRPr="008C7A36">
        <w:t>PV</w:t>
      </w:r>
      <w:r w:rsidR="00944286" w:rsidRPr="008C7A36">
        <w:t xml:space="preserve"> flow increased significantly after meal ingestion.</w:t>
      </w:r>
      <w:r w:rsidR="00320208" w:rsidRPr="008C7A36">
        <w:t xml:space="preserve"> </w:t>
      </w:r>
      <w:r w:rsidR="00DA161E" w:rsidRPr="008C7A36">
        <w:t>N</w:t>
      </w:r>
      <w:r w:rsidR="00320208" w:rsidRPr="008C7A36">
        <w:t>o significant</w:t>
      </w:r>
      <w:r w:rsidR="00473C53" w:rsidRPr="008C7A36">
        <w:t xml:space="preserve"> flow</w:t>
      </w:r>
      <w:r w:rsidR="00320208" w:rsidRPr="008C7A36">
        <w:t xml:space="preserve"> increase</w:t>
      </w:r>
      <w:r w:rsidR="00D81F71" w:rsidRPr="008C7A36">
        <w:t>s</w:t>
      </w:r>
      <w:r w:rsidR="00320208" w:rsidRPr="008C7A36">
        <w:t xml:space="preserve"> </w:t>
      </w:r>
      <w:r w:rsidR="00DA161E" w:rsidRPr="008C7A36">
        <w:rPr>
          <w:noProof/>
        </w:rPr>
        <w:t>were</w:t>
      </w:r>
      <w:r w:rsidR="00DA161E" w:rsidRPr="008C7A36">
        <w:t xml:space="preserve"> observed in CMI</w:t>
      </w:r>
      <w:r w:rsidR="00FF43FF" w:rsidRPr="008C7A36">
        <w:t>+</w:t>
      </w:r>
      <w:r w:rsidR="00DA161E" w:rsidRPr="008C7A36">
        <w:t xml:space="preserve"> patients</w:t>
      </w:r>
      <w:r w:rsidR="00453A70" w:rsidRPr="008C7A36">
        <w:t xml:space="preserve">. </w:t>
      </w:r>
      <w:r w:rsidR="00774AB7" w:rsidRPr="008C7A36">
        <w:t xml:space="preserve">Percent changes in </w:t>
      </w:r>
      <w:r w:rsidR="009B6909" w:rsidRPr="008C7A36">
        <w:t>SCAo</w:t>
      </w:r>
      <w:r w:rsidR="004B2ADC" w:rsidRPr="008C7A36">
        <w:t>,</w:t>
      </w:r>
      <w:r w:rsidR="009B6909" w:rsidRPr="008C7A36">
        <w:t xml:space="preserve"> SMA, SMV, and PV </w:t>
      </w:r>
      <w:r w:rsidR="006F4F3D" w:rsidRPr="008C7A36">
        <w:t xml:space="preserve">flow </w:t>
      </w:r>
      <w:r w:rsidR="00774AB7" w:rsidRPr="008C7A36">
        <w:t xml:space="preserve">were significantly </w:t>
      </w:r>
      <w:r w:rsidR="00A55A63" w:rsidRPr="008C7A36">
        <w:t>greater</w:t>
      </w:r>
      <w:r w:rsidR="00774AB7" w:rsidRPr="008C7A36">
        <w:t xml:space="preserve"> in</w:t>
      </w:r>
      <w:r w:rsidR="00453A70" w:rsidRPr="008C7A36">
        <w:t xml:space="preserve"> </w:t>
      </w:r>
      <w:r w:rsidR="009A4B0E" w:rsidRPr="008C7A36">
        <w:t>controls</w:t>
      </w:r>
      <w:r w:rsidR="00A55A63" w:rsidRPr="008C7A36">
        <w:t xml:space="preserve"> compared to </w:t>
      </w:r>
      <w:r w:rsidR="00453A70" w:rsidRPr="008C7A36">
        <w:t>CMI</w:t>
      </w:r>
      <w:r w:rsidR="00FF43FF" w:rsidRPr="008C7A36">
        <w:t>+</w:t>
      </w:r>
      <w:r w:rsidR="00774AB7" w:rsidRPr="008C7A36">
        <w:t xml:space="preserve"> patients</w:t>
      </w:r>
      <w:r w:rsidR="00B55252" w:rsidRPr="008C7A36">
        <w:t>.</w:t>
      </w:r>
      <w:r w:rsidR="00B84D41" w:rsidRPr="008C7A36">
        <w:t xml:space="preserve"> </w:t>
      </w:r>
      <w:r w:rsidR="00401644" w:rsidRPr="008C7A36">
        <w:t>Additionally, percent chang</w:t>
      </w:r>
      <w:r w:rsidR="004B2ADC" w:rsidRPr="008C7A36">
        <w:t>es in flow in the SCAo, SMV, and PV</w:t>
      </w:r>
      <w:r w:rsidR="00401644" w:rsidRPr="008C7A36">
        <w:t xml:space="preserve"> were significantly greater in CMI- patients compared to CMI</w:t>
      </w:r>
      <w:r w:rsidR="00FF43FF" w:rsidRPr="008C7A36">
        <w:t>+</w:t>
      </w:r>
      <w:r w:rsidR="00401644" w:rsidRPr="008C7A36">
        <w:t xml:space="preserve"> patients</w:t>
      </w:r>
      <w:r w:rsidR="009857F0" w:rsidRPr="008C7A36">
        <w:t>.</w:t>
      </w:r>
    </w:p>
    <w:p w14:paraId="4D55EEC8" w14:textId="4E55C3A2" w:rsidR="00AE46CD" w:rsidRPr="008C7A36" w:rsidRDefault="00AE46CD" w:rsidP="008C7A36">
      <w:pPr>
        <w:pStyle w:val="Heading2"/>
        <w:spacing w:line="480" w:lineRule="auto"/>
        <w:jc w:val="both"/>
        <w:rPr>
          <w:szCs w:val="24"/>
        </w:rPr>
      </w:pPr>
      <w:r w:rsidRPr="008C7A36">
        <w:rPr>
          <w:szCs w:val="24"/>
        </w:rPr>
        <w:t xml:space="preserve">Data Conclusion: </w:t>
      </w:r>
    </w:p>
    <w:p w14:paraId="4B3EF272" w14:textId="63EDB92B" w:rsidR="00A515AB" w:rsidRPr="008C7A36" w:rsidRDefault="00BD03A0" w:rsidP="008C7A36">
      <w:pPr>
        <w:spacing w:line="480" w:lineRule="auto"/>
        <w:jc w:val="both"/>
      </w:pPr>
      <w:r w:rsidRPr="008C7A36">
        <w:t>4D flow</w:t>
      </w:r>
      <w:r w:rsidR="0072309F" w:rsidRPr="008C7A36">
        <w:t xml:space="preserve"> </w:t>
      </w:r>
      <w:r w:rsidRPr="008C7A36">
        <w:t xml:space="preserve">MRI </w:t>
      </w:r>
      <w:r w:rsidR="008D1027" w:rsidRPr="008C7A36">
        <w:t xml:space="preserve">with large volumetric coverage </w:t>
      </w:r>
      <w:r w:rsidR="007F4DD7" w:rsidRPr="008C7A36">
        <w:t>demonstrated significant differences in the redistribution of blood flow in the SCAo, SMA, SMV, and PV in CMI</w:t>
      </w:r>
      <w:r w:rsidR="00FF43FF" w:rsidRPr="008C7A36">
        <w:t>+</w:t>
      </w:r>
      <w:r w:rsidR="007F4DD7" w:rsidRPr="008C7A36">
        <w:t xml:space="preserve"> patients after a meal challenge. This approach </w:t>
      </w:r>
      <w:r w:rsidR="00297BC1" w:rsidRPr="008C7A36">
        <w:t>may</w:t>
      </w:r>
      <w:r w:rsidR="00AD643B" w:rsidRPr="008C7A36">
        <w:t xml:space="preserve"> assist </w:t>
      </w:r>
      <w:r w:rsidR="0072309F" w:rsidRPr="008C7A36">
        <w:t xml:space="preserve">in </w:t>
      </w:r>
      <w:r w:rsidR="004B2ADC" w:rsidRPr="008C7A36">
        <w:t xml:space="preserve">the </w:t>
      </w:r>
      <w:r w:rsidR="007F4DD7" w:rsidRPr="008C7A36">
        <w:t xml:space="preserve">challenging </w:t>
      </w:r>
      <w:r w:rsidR="0072309F" w:rsidRPr="008C7A36">
        <w:t>diagnos</w:t>
      </w:r>
      <w:r w:rsidR="007F4DD7" w:rsidRPr="008C7A36">
        <w:t>is of</w:t>
      </w:r>
      <w:r w:rsidR="0072309F" w:rsidRPr="008C7A36">
        <w:t xml:space="preserve"> CMI</w:t>
      </w:r>
      <w:r w:rsidR="00EE300A" w:rsidRPr="008C7A36">
        <w:t>.</w:t>
      </w:r>
      <w:r w:rsidR="00500DFB" w:rsidRPr="008C7A36">
        <w:t xml:space="preserve"> </w:t>
      </w:r>
    </w:p>
    <w:p w14:paraId="0A6D4BE7" w14:textId="611C3BD6" w:rsidR="002073EC" w:rsidRPr="008C7A36" w:rsidRDefault="002073EC" w:rsidP="008C7A36">
      <w:pPr>
        <w:pStyle w:val="Heading2"/>
        <w:spacing w:line="480" w:lineRule="auto"/>
        <w:jc w:val="both"/>
        <w:rPr>
          <w:szCs w:val="24"/>
        </w:rPr>
      </w:pPr>
      <w:r w:rsidRPr="008C7A36">
        <w:rPr>
          <w:szCs w:val="24"/>
        </w:rPr>
        <w:t xml:space="preserve">Level of Evidence: </w:t>
      </w:r>
    </w:p>
    <w:p w14:paraId="133063CD" w14:textId="3138C967" w:rsidR="002073EC" w:rsidRPr="008C7A36" w:rsidRDefault="002073EC" w:rsidP="008C7A36">
      <w:pPr>
        <w:spacing w:line="480" w:lineRule="auto"/>
        <w:jc w:val="both"/>
      </w:pPr>
      <w:r w:rsidRPr="008C7A36">
        <w:t>3</w:t>
      </w:r>
    </w:p>
    <w:p w14:paraId="4AB32BFD" w14:textId="43B5DA0F" w:rsidR="002073EC" w:rsidRPr="008C7A36" w:rsidRDefault="002073EC" w:rsidP="008C7A36">
      <w:pPr>
        <w:pStyle w:val="Heading2"/>
        <w:spacing w:line="480" w:lineRule="auto"/>
        <w:jc w:val="both"/>
        <w:rPr>
          <w:szCs w:val="24"/>
        </w:rPr>
      </w:pPr>
      <w:r w:rsidRPr="008C7A36">
        <w:rPr>
          <w:szCs w:val="24"/>
        </w:rPr>
        <w:t xml:space="preserve">Technical Efficacy: </w:t>
      </w:r>
    </w:p>
    <w:p w14:paraId="327B3F60" w14:textId="4F9DFBD1" w:rsidR="002073EC" w:rsidRPr="008C7A36" w:rsidRDefault="002073EC" w:rsidP="008C7A36">
      <w:pPr>
        <w:spacing w:line="480" w:lineRule="auto"/>
        <w:jc w:val="both"/>
      </w:pPr>
      <w:r w:rsidRPr="008C7A36">
        <w:t>Stage 3</w:t>
      </w:r>
    </w:p>
    <w:bookmarkEnd w:id="1"/>
    <w:p w14:paraId="74B650E2" w14:textId="4C12D948" w:rsidR="00AE46CD" w:rsidRPr="008C7A36" w:rsidRDefault="00AE46CD" w:rsidP="008C7A36">
      <w:pPr>
        <w:pStyle w:val="Heading1"/>
        <w:spacing w:line="480" w:lineRule="auto"/>
        <w:jc w:val="both"/>
        <w:rPr>
          <w:sz w:val="24"/>
          <w:szCs w:val="24"/>
        </w:rPr>
      </w:pPr>
      <w:r w:rsidRPr="008C7A36">
        <w:rPr>
          <w:sz w:val="24"/>
          <w:szCs w:val="24"/>
        </w:rPr>
        <w:lastRenderedPageBreak/>
        <w:t>Key</w:t>
      </w:r>
      <w:r w:rsidR="00797BCE" w:rsidRPr="008C7A36">
        <w:rPr>
          <w:sz w:val="24"/>
          <w:szCs w:val="24"/>
        </w:rPr>
        <w:t>w</w:t>
      </w:r>
      <w:r w:rsidRPr="008C7A36">
        <w:rPr>
          <w:sz w:val="24"/>
          <w:szCs w:val="24"/>
        </w:rPr>
        <w:t>ords:</w:t>
      </w:r>
    </w:p>
    <w:p w14:paraId="1149F354" w14:textId="3F1E2C53" w:rsidR="00AE46CD" w:rsidRPr="008C7A36" w:rsidRDefault="00AE46CD" w:rsidP="008C7A36">
      <w:pPr>
        <w:spacing w:line="480" w:lineRule="auto"/>
        <w:jc w:val="both"/>
      </w:pPr>
      <w:r w:rsidRPr="008C7A36">
        <w:t xml:space="preserve">4D flow MRI; phase contrast; radial undersampling; </w:t>
      </w:r>
      <w:r w:rsidR="006F4F3D" w:rsidRPr="008C7A36">
        <w:t>hemodynamics</w:t>
      </w:r>
      <w:r w:rsidRPr="008C7A36">
        <w:t>; atherosclerosis</w:t>
      </w:r>
      <w:r w:rsidR="000F39AA" w:rsidRPr="008C7A36">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4D06615D" w:rsidR="001152C0" w:rsidRDefault="00D02C24" w:rsidP="00D46637">
      <w:pPr>
        <w:autoSpaceDE w:val="0"/>
        <w:autoSpaceDN w:val="0"/>
        <w:adjustRightInd w:val="0"/>
        <w:spacing w:line="480" w:lineRule="auto"/>
        <w:jc w:val="both"/>
      </w:pPr>
      <w:r w:rsidRPr="00A14B74">
        <w:t xml:space="preserve">Chronic </w:t>
      </w:r>
      <w:r w:rsidRPr="00F3645B">
        <w:t xml:space="preserve">mesenteric ischemia (CMI) is a </w:t>
      </w:r>
      <w:r w:rsidR="00E14033">
        <w:t xml:space="preserve">diseased caused by </w:t>
      </w:r>
      <w:r w:rsidRPr="00F3645B">
        <w:t xml:space="preserve">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346700">
        <w:t xml:space="preserve"> –</w:t>
      </w:r>
      <w:r w:rsidR="00462825" w:rsidRPr="00F3645B">
        <w:t xml:space="preserve"> the celiac artery (CA), superior mesenteric artery (SMA), and inferior mesenteric artery (IMA)</w:t>
      </w:r>
      <w:r w:rsidR="001A2EBF">
        <w:t xml:space="preserve"> – </w:t>
      </w:r>
      <w:r w:rsidR="00E14033">
        <w:t xml:space="preserve">resulting in </w:t>
      </w:r>
      <w:r w:rsidR="00E14033" w:rsidRPr="00F3645B">
        <w:t xml:space="preserve">inadequate blood flow to the small intestine </w:t>
      </w:r>
      <w:r w:rsidR="00E14033">
        <w:t>following meal ingestion</w:t>
      </w:r>
      <w:r w:rsidR="00462825" w:rsidRPr="00F3645B">
        <w:t xml:space="preserve">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8A3003" w:rsidRPr="00F3645B">
          <w:rPr>
            <w:noProof/>
          </w:rPr>
          <w:t>1</w:t>
        </w:r>
      </w:hyperlink>
      <w:r w:rsidR="00462825" w:rsidRPr="00F3645B">
        <w:rPr>
          <w:noProof/>
        </w:rPr>
        <w:t>)</w:t>
      </w:r>
      <w:r w:rsidR="00462825" w:rsidRPr="00F3645B">
        <w:fldChar w:fldCharType="end"/>
      </w:r>
      <w:r w:rsidRPr="00F3645B">
        <w:t xml:space="preserve">. </w:t>
      </w:r>
      <w:r w:rsidR="00AF3F02" w:rsidRPr="00AF3F02">
        <w:t>While mesenteric artery stenoses are relatively common in aging populations, chronic mesenteric ischemia is rare because</w:t>
      </w:r>
      <w:r w:rsidR="00AF3F02">
        <w:t xml:space="preserve"> </w:t>
      </w:r>
      <w:r w:rsidR="001A2EBF">
        <w:t xml:space="preserve">of </w:t>
      </w:r>
      <w:r w:rsidR="00AF3F02" w:rsidRPr="00AF3F02">
        <w:t xml:space="preserve">collateral pathways within the mesenteric vasculature </w:t>
      </w:r>
      <w:r w:rsidR="001A2EBF">
        <w:t xml:space="preserve">that </w:t>
      </w:r>
      <w:r w:rsidR="00AF3F02">
        <w:t xml:space="preserve">often </w:t>
      </w:r>
      <w:r w:rsidR="00AF3F02" w:rsidRPr="00AF3F02">
        <w:t xml:space="preserve">compensate for reduced </w:t>
      </w:r>
      <w:r w:rsidR="001A2EBF">
        <w:t xml:space="preserve">blood </w:t>
      </w:r>
      <w:r w:rsidR="00AF3F02" w:rsidRPr="00AF3F02">
        <w:t xml:space="preserve">flow </w:t>
      </w:r>
      <w:r w:rsidR="00AF3F02" w:rsidRPr="00AF3F02">
        <w:fldChar w:fldCharType="begin"/>
      </w:r>
      <w:r w:rsidR="00AF3F02" w:rsidRPr="00AF3F02">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AF3F02" w:rsidRPr="00AF3F02">
        <w:fldChar w:fldCharType="separate"/>
      </w:r>
      <w:r w:rsidR="00AF3F02" w:rsidRPr="00AF3F02">
        <w:rPr>
          <w:noProof/>
        </w:rPr>
        <w:t>(</w:t>
      </w:r>
      <w:hyperlink w:anchor="_ENREF_2" w:tooltip="Kolkman, 2017 #928" w:history="1">
        <w:r w:rsidR="008A3003" w:rsidRPr="00AF3F02">
          <w:rPr>
            <w:noProof/>
          </w:rPr>
          <w:t>2</w:t>
        </w:r>
      </w:hyperlink>
      <w:r w:rsidR="00AF3F02" w:rsidRPr="00AF3F02">
        <w:rPr>
          <w:noProof/>
        </w:rPr>
        <w:t>)</w:t>
      </w:r>
      <w:r w:rsidR="00AF3F02" w:rsidRPr="00AF3F02">
        <w:fldChar w:fldCharType="end"/>
      </w:r>
      <w:r w:rsidR="00AF3F02" w:rsidRPr="00AF3F02">
        <w:t xml:space="preserve">.  </w:t>
      </w:r>
      <w:r w:rsidR="00462825" w:rsidRPr="00F3645B">
        <w:t xml:space="preserve">Thus, it is commonly recognized that at least 2 of the 3 main mesenteric arteries must be occluded to result in symptomatic CMI </w:t>
      </w:r>
      <w:r w:rsidR="00462825" w:rsidRPr="00F3645B">
        <w:fldChar w:fldCharType="begin"/>
      </w:r>
      <w:r w:rsidR="009A258C" w:rsidRPr="00F3645B">
        <w:instrText xml:space="preserve"> ADDIN EN.CITE &lt;EndNote&gt;&lt;Cite&gt;&lt;Author&gt;Stanton&lt;/Author&gt;&lt;Year&gt;1986&lt;/Year&gt;&lt;RecNum&gt;880&lt;/RecNum&gt;&lt;DisplayText&gt;(3)&lt;/DisplayText&gt;&lt;record&gt;&lt;rec-number&gt;880&lt;/rec-number&gt;&lt;foreign-keys&gt;&lt;key app="EN" db-id="xeep5d99wefzf1e2de75p900wp0assr5afff" timestamp="1584109940" guid="0944cdc2-6732-4432-b0b2-f41be5b94a43"&gt;880&lt;/key&gt;&lt;/foreign-keys&gt;&lt;ref-type name="Journal Article"&gt;17&lt;/ref-type&gt;&lt;contributors&gt;&lt;authors&gt;&lt;author&gt;Stanton, Paul E.&lt;/author&gt;&lt;author&gt;Hollier, Paul A.&lt;/author&gt;&lt;author&gt;Seidel, Terry W.&lt;/author&gt;&lt;author&gt;Rosenthal, David&lt;/author&gt;&lt;author&gt;Clark, Michael&lt;/author&gt;&lt;author&gt;Lamis, Pano A.&lt;/author&gt;&lt;/authors&gt;&lt;/contributors&gt;&lt;titles&gt;&lt;title&gt;Chronic intestinal ischemia: Diagnosis and therapy&lt;/title&gt;&lt;secondary-title&gt;Journal of Vascular Surgery&lt;/secondary-title&gt;&lt;/titles&gt;&lt;periodical&gt;&lt;full-title&gt;Journal of Vascular Surgery&lt;/full-title&gt;&lt;/periodical&gt;&lt;pages&gt;338-344&lt;/pages&gt;&lt;volume&gt;4&lt;/volume&gt;&lt;number&gt;4&lt;/number&gt;&lt;section&gt;338&lt;/section&gt;&lt;dates&gt;&lt;year&gt;1986&lt;/year&gt;&lt;/dates&gt;&lt;isbn&gt;07415214&lt;/isbn&gt;&lt;urls&gt;&lt;/urls&gt;&lt;electronic-resource-num&gt;10.1067/mva.1986.avs0040338&lt;/electronic-resource-num&gt;&lt;/record&gt;&lt;/Cite&gt;&lt;/EndNote&gt;</w:instrText>
      </w:r>
      <w:r w:rsidR="00462825" w:rsidRPr="00F3645B">
        <w:fldChar w:fldCharType="separate"/>
      </w:r>
      <w:r w:rsidR="009A258C" w:rsidRPr="00F3645B">
        <w:rPr>
          <w:noProof/>
        </w:rPr>
        <w:t>(</w:t>
      </w:r>
      <w:hyperlink w:anchor="_ENREF_3" w:tooltip="Stanton, 1986 #880" w:history="1">
        <w:r w:rsidR="008A3003" w:rsidRPr="00F3645B">
          <w:rPr>
            <w:noProof/>
          </w:rPr>
          <w:t>3</w:t>
        </w:r>
      </w:hyperlink>
      <w:r w:rsidR="009A258C" w:rsidRPr="00F3645B">
        <w:rPr>
          <w:noProof/>
        </w:rPr>
        <w:t>)</w:t>
      </w:r>
      <w:r w:rsidR="00462825" w:rsidRPr="00F3645B">
        <w:fldChar w:fldCharType="end"/>
      </w:r>
      <w:r w:rsidR="00462825" w:rsidRPr="00F3645B">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3B3B10" w:rsidRPr="00F3645B">
        <w:instrText xml:space="preserve"> ADDIN EN.CITE &lt;EndNote&gt;&lt;Cite&gt;&lt;Author&gt;Sreenarasimhaiah&lt;/Author&gt;&lt;Year&gt;2005&lt;/Year&gt;&lt;RecNum&gt;925&lt;/RecNum&gt;&lt;DisplayText&gt;(4)&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3B3B10" w:rsidRPr="00F3645B">
        <w:rPr>
          <w:noProof/>
        </w:rPr>
        <w:t>(</w:t>
      </w:r>
      <w:hyperlink w:anchor="_ENREF_4" w:tooltip="Sreenarasimhaiah, 2005 #925" w:history="1">
        <w:r w:rsidR="008A3003" w:rsidRPr="00F3645B">
          <w:rPr>
            <w:noProof/>
          </w:rPr>
          <w:t>4</w:t>
        </w:r>
      </w:hyperlink>
      <w:r w:rsidR="003B3B10" w:rsidRPr="00F3645B">
        <w:rPr>
          <w:noProof/>
        </w:rPr>
        <w:t>)</w:t>
      </w:r>
      <w:r w:rsidR="000C7BA6" w:rsidRPr="00F3645B">
        <w:fldChar w:fldCharType="end"/>
      </w:r>
      <w:r w:rsidR="00CF11C8" w:rsidRPr="00F3645B">
        <w:t>.</w:t>
      </w:r>
      <w:r w:rsidR="00303FD7" w:rsidRPr="00F3645B">
        <w:t xml:space="preserve"> </w:t>
      </w:r>
      <w:r w:rsidR="009857F0" w:rsidRPr="00F3645B">
        <w:t xml:space="preserve"> </w:t>
      </w:r>
      <w:r w:rsidR="000F63C5" w:rsidRPr="00070D4F">
        <w:t>Operative and endovascular interventions are treatment options that are often successful</w:t>
      </w:r>
      <w:r w:rsidR="00070D4F" w:rsidRPr="00070D4F">
        <w:t xml:space="preserve"> </w: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 </w:instrText>
      </w:r>
      <w:r w:rsidR="00070D4F" w:rsidRPr="00070D4F">
        <w:fldChar w:fldCharType="begin">
          <w:fldData xml:space="preserve">PEVuZE5vdGU+PENpdGU+PEF1dGhvcj5QaWxsYWk8L0F1dGhvcj48WWVhcj4yMDE4PC9ZZWFyPjxS
ZWNOdW0+OTMwPC9SZWNOdW0+PERpc3BsYXlUZXh0Pig1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070D4F" w:rsidRPr="00070D4F">
        <w:instrText xml:space="preserve"> ADDIN EN.CITE.DATA </w:instrText>
      </w:r>
      <w:r w:rsidR="00070D4F" w:rsidRPr="00070D4F">
        <w:fldChar w:fldCharType="end"/>
      </w:r>
      <w:r w:rsidR="00070D4F" w:rsidRPr="00070D4F">
        <w:fldChar w:fldCharType="separate"/>
      </w:r>
      <w:r w:rsidR="00070D4F" w:rsidRPr="00070D4F">
        <w:rPr>
          <w:noProof/>
        </w:rPr>
        <w:t>(</w:t>
      </w:r>
      <w:hyperlink w:anchor="_ENREF_5" w:tooltip="Pillai, 2018 #930" w:history="1">
        <w:r w:rsidR="008A3003" w:rsidRPr="00070D4F">
          <w:rPr>
            <w:noProof/>
          </w:rPr>
          <w:t>5</w:t>
        </w:r>
      </w:hyperlink>
      <w:r w:rsidR="00070D4F" w:rsidRPr="00070D4F">
        <w:rPr>
          <w:noProof/>
        </w:rPr>
        <w:t>)</w:t>
      </w:r>
      <w:r w:rsidR="00070D4F" w:rsidRPr="00070D4F">
        <w:fldChar w:fldCharType="end"/>
      </w:r>
      <w:r w:rsidR="000F63C5" w:rsidRPr="00070D4F">
        <w:t>, but the proper diagnosis of CMI is difficult and requires a high index of clinical suspicion with currently no well-established diagnostic criteria.</w:t>
      </w:r>
    </w:p>
    <w:p w14:paraId="2F71A492" w14:textId="07E7837A" w:rsidR="001152C0" w:rsidRPr="00A14B74" w:rsidRDefault="005638F8" w:rsidP="00D46637">
      <w:pPr>
        <w:autoSpaceDE w:val="0"/>
        <w:autoSpaceDN w:val="0"/>
        <w:adjustRightInd w:val="0"/>
        <w:spacing w:line="480" w:lineRule="auto"/>
        <w:jc w:val="both"/>
      </w:pPr>
      <w:r>
        <w:t xml:space="preserve">If clinical findings strongly suggest CMI, </w:t>
      </w:r>
      <w:r w:rsidR="00FD5800" w:rsidRPr="00A14B74">
        <w:t>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 </w:instrText>
      </w:r>
      <w:r w:rsidR="00070D4F">
        <w:fldChar w:fldCharType="begin">
          <w:fldData xml:space="preserve">PEVuZE5vdGU+PENpdGU+PEF1dGhvcj5PbGl2YTwvQXV0aG9yPjxZZWFyPjIwMTM8L1llYXI+PFJl
Y051bT45MjQ8L1JlY051bT48RGlzcGxheVRleHQ+KDYsNy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6" w:tooltip="Oliva, 2013 #924" w:history="1">
        <w:r w:rsidR="008A3003">
          <w:rPr>
            <w:noProof/>
          </w:rPr>
          <w:t>6</w:t>
        </w:r>
      </w:hyperlink>
      <w:r w:rsidR="00070D4F">
        <w:rPr>
          <w:noProof/>
        </w:rPr>
        <w:t>,</w:t>
      </w:r>
      <w:hyperlink w:anchor="_ENREF_7" w:tooltip="Amin, 2014 #846" w:history="1">
        <w:r w:rsidR="008A3003">
          <w:rPr>
            <w:noProof/>
          </w:rPr>
          <w:t>7</w:t>
        </w:r>
      </w:hyperlink>
      <w:r w:rsidR="00070D4F">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 </w:instrText>
      </w:r>
      <w:r w:rsidR="00070D4F">
        <w:fldChar w:fldCharType="begin">
          <w:fldData xml:space="preserve">PEVuZE5vdGU+PENpdGU+PEF1dGhvcj5DYXJsb3M8L0F1dGhvcj48WWVhcj4yMDAxPC9ZZWFyPjxS
ZWNOdW0+OTIzPC9SZWNOdW0+PERpc3BsYXlUZXh0Pig4LDk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070D4F">
        <w:instrText xml:space="preserve"> ADDIN EN.CITE.DATA </w:instrText>
      </w:r>
      <w:r w:rsidR="00070D4F">
        <w:fldChar w:fldCharType="end"/>
      </w:r>
      <w:r w:rsidR="00C04C9C">
        <w:fldChar w:fldCharType="separate"/>
      </w:r>
      <w:r w:rsidR="00070D4F">
        <w:rPr>
          <w:noProof/>
        </w:rPr>
        <w:t>(</w:t>
      </w:r>
      <w:hyperlink w:anchor="_ENREF_8" w:tooltip="Carlos, 2001 #923" w:history="1">
        <w:r w:rsidR="008A3003">
          <w:rPr>
            <w:noProof/>
          </w:rPr>
          <w:t>8</w:t>
        </w:r>
      </w:hyperlink>
      <w:r w:rsidR="00070D4F">
        <w:rPr>
          <w:noProof/>
        </w:rPr>
        <w:t>,</w:t>
      </w:r>
      <w:hyperlink w:anchor="_ENREF_9" w:tooltip="Meaney, 1997 #922" w:history="1">
        <w:r w:rsidR="008A3003">
          <w:rPr>
            <w:noProof/>
          </w:rPr>
          <w:t>9</w:t>
        </w:r>
      </w:hyperlink>
      <w:r w:rsidR="00070D4F">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disease. Duplex sonography has </w:t>
      </w:r>
      <w:r w:rsidR="000D0CC4" w:rsidRPr="00A14B74">
        <w:t xml:space="preserve">shown some success </w:t>
      </w:r>
      <w:r w:rsidR="000D0CC4" w:rsidRPr="00A14B74">
        <w:lastRenderedPageBreak/>
        <w:t>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 </w:instrText>
      </w:r>
      <w:r w:rsidR="00070D4F">
        <w:fldChar w:fldCharType="begin">
          <w:fldData xml:space="preserve">PEVuZE5vdGU+PENpdGU+PEF1dGhvcj5ad29sYWs8L0F1dGhvcj48WWVhcj4xOTk4PC9ZZWFyPjxS
ZWNOdW0+OTIxPC9SZWNOdW0+PERpc3BsYXlUZXh0PigxMC0xMik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070D4F">
        <w:instrText xml:space="preserve"> ADDIN EN.CITE.DATA </w:instrText>
      </w:r>
      <w:r w:rsidR="00070D4F">
        <w:fldChar w:fldCharType="end"/>
      </w:r>
      <w:r w:rsidR="00C04C9C">
        <w:fldChar w:fldCharType="separate"/>
      </w:r>
      <w:r w:rsidR="00070D4F">
        <w:rPr>
          <w:noProof/>
        </w:rPr>
        <w:t>(</w:t>
      </w:r>
      <w:hyperlink w:anchor="_ENREF_10" w:tooltip="Zwolak, 1998 #921" w:history="1">
        <w:r w:rsidR="008A3003">
          <w:rPr>
            <w:noProof/>
          </w:rPr>
          <w:t>10-12</w:t>
        </w:r>
      </w:hyperlink>
      <w:r w:rsidR="00070D4F">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070D4F">
        <w:instrText xml:space="preserve"> ADDIN EN.CITE &lt;EndNote&gt;&lt;Cite&gt;&lt;Author&gt;Sabba&lt;/Author&gt;&lt;Year&gt;1990&lt;/Year&gt;&lt;RecNum&gt;908&lt;/RecNum&gt;&lt;DisplayText&gt;(13)&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070D4F">
        <w:rPr>
          <w:noProof/>
        </w:rPr>
        <w:t>(</w:t>
      </w:r>
      <w:hyperlink w:anchor="_ENREF_13" w:tooltip="Sabba, 1990 #908" w:history="1">
        <w:r w:rsidR="008A3003">
          <w:rPr>
            <w:noProof/>
          </w:rPr>
          <w:t>13</w:t>
        </w:r>
      </w:hyperlink>
      <w:r w:rsidR="00070D4F">
        <w:rPr>
          <w:noProof/>
        </w:rPr>
        <w:t>)</w:t>
      </w:r>
      <w:r w:rsidR="00C04C9C">
        <w:fldChar w:fldCharType="end"/>
      </w:r>
      <w:r w:rsidR="00D431B9" w:rsidRPr="00A14B74">
        <w:t>.</w:t>
      </w:r>
      <w:r w:rsidR="007A5BC8" w:rsidRPr="00A14B74">
        <w:t xml:space="preserve"> </w:t>
      </w:r>
    </w:p>
    <w:p w14:paraId="7221E6B3" w14:textId="029F6490" w:rsidR="00B11EDC" w:rsidRDefault="00425E85" w:rsidP="00D46637">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C04C9C">
        <w:fldChar w:fldCharType="separate"/>
      </w:r>
      <w:r w:rsidR="00070D4F">
        <w:rPr>
          <w:noProof/>
        </w:rPr>
        <w:t>(</w:t>
      </w:r>
      <w:hyperlink w:anchor="_ENREF_14" w:tooltip="Li, 1994 #919" w:history="1">
        <w:r w:rsidR="008A3003">
          <w:rPr>
            <w:noProof/>
          </w:rPr>
          <w:t>14-17</w:t>
        </w:r>
      </w:hyperlink>
      <w:r w:rsidR="00070D4F">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070D4F">
        <w:instrText xml:space="preserve"> ADDIN EN.CITE &lt;EndNote&gt;&lt;Cite&gt;&lt;Author&gt;Li&lt;/Author&gt;&lt;Year&gt;1994&lt;/Year&gt;&lt;RecNum&gt;919&lt;/RecNum&gt;&lt;DisplayText&gt;(1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070D4F">
        <w:rPr>
          <w:noProof/>
        </w:rPr>
        <w:t>(</w:t>
      </w:r>
      <w:hyperlink w:anchor="_ENREF_14" w:tooltip="Li, 1994 #919" w:history="1">
        <w:r w:rsidR="008A3003">
          <w:rPr>
            <w:noProof/>
          </w:rPr>
          <w:t>14</w:t>
        </w:r>
      </w:hyperlink>
      <w:r w:rsidR="00070D4F">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070D4F">
        <w:instrText xml:space="preserve"> ADDIN EN.CITE &lt;EndNote&gt;&lt;Cite&gt;&lt;Author&gt;Burkart&lt;/Author&gt;&lt;Year&gt;1995&lt;/Year&gt;&lt;RecNum&gt;892&lt;/RecNum&gt;&lt;DisplayText&gt;(1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070D4F">
        <w:rPr>
          <w:noProof/>
        </w:rPr>
        <w:t>(</w:t>
      </w:r>
      <w:hyperlink w:anchor="_ENREF_15" w:tooltip="Burkart, 1995 #892" w:history="1">
        <w:r w:rsidR="008A3003">
          <w:rPr>
            <w:noProof/>
          </w:rPr>
          <w:t>15</w:t>
        </w:r>
      </w:hyperlink>
      <w:r w:rsidR="00070D4F">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w:t>
      </w:r>
      <w:r w:rsidR="00045124">
        <w:t>impaired hemodynamic response</w:t>
      </w:r>
      <w:r w:rsidR="00AB1DD5" w:rsidRPr="00F3645B">
        <w:t xml:space="preserve"> in the SMV</w:t>
      </w:r>
      <w:r w:rsidR="005B5F6A" w:rsidRPr="00F3645B">
        <w:t xml:space="preserve"> in patients with true CMI</w:t>
      </w:r>
      <w:r w:rsidR="006A44E9" w:rsidRPr="00F3645B">
        <w:t xml:space="preserve"> </w:t>
      </w:r>
      <w:r w:rsidR="00F567DB" w:rsidRPr="00F3645B">
        <w:t xml:space="preserve">compared to those who were symptomatic but did not have CMI (as </w:t>
      </w:r>
      <w:r w:rsidR="006A44E9" w:rsidRPr="00F3645B">
        <w:t>determined by angiography</w:t>
      </w:r>
      <w:r w:rsidR="00F567DB" w:rsidRPr="00F3645B">
        <w:t xml:space="preserve"> and clinical follow-up studies). </w:t>
      </w:r>
      <w:r w:rsidR="00772903" w:rsidRPr="00F3645B">
        <w:t>A</w:t>
      </w:r>
      <w:r w:rsidR="00AB1DD5" w:rsidRPr="00F3645B">
        <w:t xml:space="preserve"> second study by Li et al.</w:t>
      </w:r>
      <w:r w:rsidR="00A14B74" w:rsidRPr="00F3645B">
        <w:t xml:space="preserve"> </w:t>
      </w:r>
      <w:r w:rsidR="00850EB1" w:rsidRPr="00F3645B">
        <w:fldChar w:fldCharType="begin"/>
      </w:r>
      <w:r w:rsidR="00070D4F">
        <w:instrText xml:space="preserve"> ADDIN EN.CITE &lt;EndNote&gt;&lt;Cite&gt;&lt;Author&gt;Li&lt;/Author&gt;&lt;Year&gt;1995&lt;/Year&gt;&lt;RecNum&gt;918&lt;/RecNum&gt;&lt;DisplayText&gt;(16)&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16" w:tooltip="Li, 1995 #918" w:history="1">
        <w:r w:rsidR="008A3003">
          <w:rPr>
            <w:noProof/>
          </w:rPr>
          <w:t>16</w:t>
        </w:r>
      </w:hyperlink>
      <w:r w:rsidR="00070D4F">
        <w:rPr>
          <w:noProof/>
        </w:rPr>
        <w:t>)</w:t>
      </w:r>
      <w:r w:rsidR="00850EB1" w:rsidRPr="00F3645B">
        <w:fldChar w:fldCharType="end"/>
      </w:r>
      <w:r w:rsidR="00850EB1" w:rsidRPr="00F3645B">
        <w:t xml:space="preserve"> </w:t>
      </w:r>
      <w:r w:rsidR="00DC3C1F" w:rsidRPr="00F3645B">
        <w:t>reinforced these findings</w:t>
      </w:r>
      <w:r w:rsidR="001A2EBF">
        <w:t xml:space="preserve">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070D4F" w:rsidRPr="00070D4F">
        <w:t>Despite these encouraging results, 2D PC-MRI is cumbersome in that it requires flow measurements in multiple vessel segments, which are patient-specific based on individual anatomy. Hence, an additional good</w:t>
      </w:r>
      <w:r w:rsidR="001A2EBF">
        <w:t>-</w:t>
      </w:r>
      <w:r w:rsidR="00070D4F" w:rsidRPr="00070D4F">
        <w:t>quality MR angiogram is required to identify the major vessels and potentially involved collaterals so that imaging planes can be placed perpendicular to vessel paths of interest. This leads to</w:t>
      </w:r>
      <w:r w:rsidR="00D46637">
        <w:t xml:space="preserve"> increased</w:t>
      </w:r>
      <w:r w:rsidR="00070D4F" w:rsidRPr="00070D4F">
        <w:t xml:space="preserve"> scan times and variability due to operator involvement.</w:t>
      </w:r>
    </w:p>
    <w:p w14:paraId="1167B8B4" w14:textId="70C82FC5" w:rsidR="005E1836" w:rsidRPr="00F3645B" w:rsidRDefault="005E1836" w:rsidP="00D46637">
      <w:pPr>
        <w:spacing w:line="480" w:lineRule="auto"/>
        <w:jc w:val="both"/>
        <w:rPr>
          <w:color w:val="000000"/>
        </w:rPr>
      </w:pPr>
      <w:r w:rsidRPr="00F3645B">
        <w:lastRenderedPageBreak/>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 </w:instrText>
      </w:r>
      <w:r w:rsidR="00070D4F">
        <w:fldChar w:fldCharType="begin">
          <w:fldData xml:space="preserve">PEVuZE5vdGU+PENpdGU+PEF1dGhvcj5Sb2xkYW4tQWx6YXRlPC9BdXRob3I+PFllYXI+MjAxNjwv
WWVhcj48UmVjTnVtPjkyNjwvUmVjTnVtPjxEaXNwbGF5VGV4dD4oMTg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070D4F">
        <w:instrText xml:space="preserve"> ADDIN EN.CITE.DATA </w:instrText>
      </w:r>
      <w:r w:rsidR="00070D4F">
        <w:fldChar w:fldCharType="end"/>
      </w:r>
      <w:r w:rsidRPr="00F3645B">
        <w:fldChar w:fldCharType="separate"/>
      </w:r>
      <w:r w:rsidR="00070D4F">
        <w:rPr>
          <w:noProof/>
        </w:rPr>
        <w:t>(</w:t>
      </w:r>
      <w:hyperlink w:anchor="_ENREF_18" w:tooltip="Roldan-Alzate, 2016 #926" w:history="1">
        <w:r w:rsidR="008A3003">
          <w:rPr>
            <w:noProof/>
          </w:rPr>
          <w:t>18</w:t>
        </w:r>
      </w:hyperlink>
      <w:r w:rsidR="00070D4F">
        <w:rPr>
          <w:noProof/>
        </w:rPr>
        <w:t>)</w:t>
      </w:r>
      <w:r w:rsidRPr="00F3645B">
        <w:fldChar w:fldCharType="end"/>
      </w:r>
      <w:r w:rsidRPr="00F3645B">
        <w:t xml:space="preserve">. Due to the volumetric </w:t>
      </w:r>
      <w:r w:rsidR="009A258C" w:rsidRPr="00F3645B">
        <w:t xml:space="preserve">nature of the </w:t>
      </w:r>
      <w:r w:rsidRPr="00F3645B">
        <w:t xml:space="preserve">acquisition, any vessel within the 3D </w:t>
      </w:r>
      <w:r w:rsidR="000B2E2B">
        <w:t>field of view</w:t>
      </w:r>
      <w:r w:rsidR="000B2E2B" w:rsidRPr="00F3645B">
        <w:t xml:space="preserve"> </w:t>
      </w:r>
      <w:r w:rsidRPr="00F3645B">
        <w:t>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 </w:instrText>
      </w:r>
      <w:r w:rsidR="00070D4F">
        <w:fldChar w:fldCharType="begin">
          <w:fldData xml:space="preserve">PEVuZE5vdGU+PENpdGU+PEF1dGhvcj5Sb2xkYW4tQWx6YXRlPC9BdXRob3I+PFllYXI+MjAxNTwv
WWVhcj48UmVjTnVtPjg3NDwvUmVjTnVtPjxEaXNwbGF5VGV4dD4oMTk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070D4F">
        <w:instrText xml:space="preserve"> ADDIN EN.CITE.DATA </w:instrText>
      </w:r>
      <w:r w:rsidR="00070D4F">
        <w:fldChar w:fldCharType="end"/>
      </w:r>
      <w:r w:rsidRPr="00F3645B">
        <w:fldChar w:fldCharType="separate"/>
      </w:r>
      <w:r w:rsidR="00070D4F">
        <w:rPr>
          <w:noProof/>
        </w:rPr>
        <w:t>(</w:t>
      </w:r>
      <w:hyperlink w:anchor="_ENREF_19" w:tooltip="Roldan-Alzate, 2015 #874" w:history="1">
        <w:r w:rsidR="008A3003">
          <w:rPr>
            <w:noProof/>
          </w:rPr>
          <w:t>19</w:t>
        </w:r>
      </w:hyperlink>
      <w:r w:rsidR="00070D4F">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w:t>
      </w:r>
    </w:p>
    <w:p w14:paraId="1A74D91F" w14:textId="7C2A6F74" w:rsidR="00D02C24" w:rsidRPr="00F3645B" w:rsidRDefault="00D02C24" w:rsidP="00D46637">
      <w:pPr>
        <w:pStyle w:val="Heading1"/>
        <w:spacing w:line="480" w:lineRule="auto"/>
        <w:jc w:val="both"/>
      </w:pPr>
      <w:r w:rsidRPr="00F3645B">
        <w:t>Materials and Methods:</w:t>
      </w:r>
    </w:p>
    <w:p w14:paraId="2DCC4175" w14:textId="29B554A9" w:rsidR="00B8141A" w:rsidRPr="00F3645B" w:rsidRDefault="007954E1" w:rsidP="00D46637">
      <w:pPr>
        <w:pStyle w:val="Heading2"/>
        <w:spacing w:line="480" w:lineRule="auto"/>
        <w:jc w:val="both"/>
      </w:pPr>
      <w:r w:rsidRPr="00F3645B">
        <w:t>Subjects</w:t>
      </w:r>
    </w:p>
    <w:p w14:paraId="048B58C9" w14:textId="1B11F142" w:rsidR="007954E1" w:rsidRPr="00F3645B" w:rsidRDefault="00F93A1B" w:rsidP="00D46637">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r w:rsidR="00BD5D5B" w:rsidRPr="00F3645B">
        <w:t xml:space="preserve">retrospective </w:t>
      </w:r>
      <w:r w:rsidRPr="00F3645B">
        <w:t xml:space="preserve">study, </w:t>
      </w:r>
      <w:r w:rsidR="00FC67BC" w:rsidRPr="00F3645B">
        <w:t>21</w:t>
      </w:r>
      <w:r w:rsidRPr="00F3645B">
        <w:t xml:space="preserve"> </w:t>
      </w:r>
      <w:r w:rsidR="00666A22">
        <w:t xml:space="preserve">consecutive </w:t>
      </w:r>
      <w:r w:rsidRPr="00F3645B">
        <w:t xml:space="preserve">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86], mean weight: 69.2</w:t>
      </w:r>
      <w:r w:rsidR="00D206BF" w:rsidRPr="00F3645B">
        <w:t xml:space="preserve"> kg) </w:t>
      </w:r>
      <w:r w:rsidRPr="00F3645B">
        <w:t xml:space="preserve">with a suspicion of </w:t>
      </w:r>
      <w:r w:rsidR="00E75C2E" w:rsidRPr="00F3645B">
        <w:t xml:space="preserve">CMI </w:t>
      </w:r>
      <w:r w:rsidR="00346700">
        <w:t>were scanned according to our clinical CMI protocol. Studies were performed</w:t>
      </w:r>
      <w:r w:rsidR="00754D41" w:rsidRPr="00F3645B">
        <w:t xml:space="preserve"> </w:t>
      </w:r>
      <w:r w:rsidRPr="00F3645B">
        <w:t>between March 2012 and August 201</w:t>
      </w:r>
      <w:r w:rsidR="00754D41" w:rsidRPr="00F3645B">
        <w:t>9</w:t>
      </w:r>
      <w:r w:rsidR="00346700">
        <w:t xml:space="preserve"> </w:t>
      </w:r>
      <w:r w:rsidR="00070D4F">
        <w:t xml:space="preserve">on </w:t>
      </w:r>
      <w:r w:rsidRPr="00F3645B">
        <w:t xml:space="preserve">patients referred from vascular surgery </w:t>
      </w:r>
      <w:r w:rsidR="00346700">
        <w:t xml:space="preserve">or gastroenterology </w:t>
      </w:r>
      <w:r w:rsidRPr="00F3645B">
        <w:t>based on a clinical presentation</w:t>
      </w:r>
      <w:r w:rsidR="00E44C85" w:rsidRPr="00F3645B">
        <w:t xml:space="preserve"> typical of CMI</w:t>
      </w:r>
      <w:r w:rsidRPr="00F3645B">
        <w:t xml:space="preserve">. </w:t>
      </w:r>
      <w:r w:rsidR="005A0ED3" w:rsidRPr="00F3645B">
        <w:t xml:space="preserve">Of the 21 patients, 4D flow data were successfully obtained in 19 patients (14 females, mean age: 50.1 years [21-86], mean weight: 68.8 kg). Two cases could not be analyzed due to high levels of noise resultant from acquisition errors and were excluded from the study. </w:t>
      </w:r>
      <w:r w:rsidR="008D0DF0" w:rsidRPr="00F3645B">
        <w:t xml:space="preserve">Patients </w:t>
      </w:r>
      <w:r w:rsidR="00D206BF" w:rsidRPr="00F3645B">
        <w:t>were</w:t>
      </w:r>
      <w:r w:rsidR="0005268A" w:rsidRPr="00F3645B">
        <w:t xml:space="preserve"> </w:t>
      </w:r>
      <w:r w:rsidR="008113DD" w:rsidRPr="00F3645B">
        <w:t>sub</w:t>
      </w:r>
      <w:r w:rsidR="00D206BF" w:rsidRPr="00F3645B">
        <w:t>categorized into</w:t>
      </w:r>
      <w:r w:rsidR="00E2287F" w:rsidRPr="00F3645B">
        <w:t xml:space="preserve"> </w:t>
      </w:r>
      <w:r w:rsidR="00D206BF" w:rsidRPr="00F3645B">
        <w:t xml:space="preserve">positive </w:t>
      </w:r>
      <w:r w:rsidR="00813CAE" w:rsidRPr="00F3645B">
        <w:t>(CMI</w:t>
      </w:r>
      <w:r w:rsidR="00F77D81" w:rsidRPr="00F3645B">
        <w:t>+</w:t>
      </w:r>
      <w:r w:rsidR="00813CAE" w:rsidRPr="00F3645B">
        <w:t>)</w:t>
      </w:r>
      <w:r w:rsidR="00346700">
        <w:t xml:space="preserve"> and negative (CMI-) groups based on imaging and clinical findings. Patients were deemed CMI+</w:t>
      </w:r>
      <w:r w:rsidR="0005268A" w:rsidRPr="00F3645B">
        <w:t xml:space="preserve"> </w:t>
      </w:r>
      <w:r w:rsidR="00E2287F" w:rsidRPr="00F3645B">
        <w:t xml:space="preserve">if MRA imaging indicated 2 or more primary vessel occlusions of grade 2 or higher </w:t>
      </w:r>
      <w:r w:rsidR="00E2287F" w:rsidRPr="00F3645B">
        <w:fldChar w:fldCharType="begin"/>
      </w:r>
      <w:r w:rsidR="00070D4F">
        <w:instrText xml:space="preserve"> ADDIN EN.CITE &lt;EndNote&gt;&lt;Cite&gt;&lt;Author&gt;Carlos&lt;/Author&gt;&lt;Year&gt;2001&lt;/Year&gt;&lt;RecNum&gt;923&lt;/RecNum&gt;&lt;DisplayText&gt;(8)&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070D4F">
        <w:rPr>
          <w:noProof/>
        </w:rPr>
        <w:t>(</w:t>
      </w:r>
      <w:hyperlink w:anchor="_ENREF_8" w:tooltip="Carlos, 2001 #923" w:history="1">
        <w:r w:rsidR="008A3003">
          <w:rPr>
            <w:noProof/>
          </w:rPr>
          <w:t>8</w:t>
        </w:r>
      </w:hyperlink>
      <w:r w:rsidR="00070D4F">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8A3003" w:rsidRPr="00F3645B">
          <w:rPr>
            <w:noProof/>
          </w:rPr>
          <w:t>2</w:t>
        </w:r>
      </w:hyperlink>
      <w:r w:rsidR="00E2287F" w:rsidRPr="00F3645B">
        <w:rPr>
          <w:noProof/>
        </w:rPr>
        <w:t>)</w:t>
      </w:r>
      <w:r w:rsidR="00E2287F" w:rsidRPr="00F3645B">
        <w:fldChar w:fldCharType="end"/>
      </w:r>
      <w:r w:rsidR="00E2287F" w:rsidRPr="00F3645B">
        <w:t xml:space="preserve">. Image </w:t>
      </w:r>
      <w:r w:rsidR="00E2287F" w:rsidRPr="00F3645B">
        <w:lastRenderedPageBreak/>
        <w:t>interpretation and clinical diagnoses were performed</w:t>
      </w:r>
      <w:r w:rsidR="0087477D" w:rsidRPr="00F3645B">
        <w:t xml:space="preserve"> by a trained cardiovascular radiologist (</w:t>
      </w:r>
      <w:r w:rsidR="00346700">
        <w:t>XXX</w:t>
      </w:r>
      <w:r w:rsidR="0087477D" w:rsidRPr="00F3645B">
        <w:t xml:space="preserve">) with 17 years of experience. </w:t>
      </w:r>
      <w:r w:rsidR="00AF26AD" w:rsidRPr="00F3645B">
        <w:t xml:space="preserve">Twenty control subjects (8 females, mean age: 44.4 years [19-73], mean weight: 80.2 kg) underwent the same CMI protocol as the patient cohort and were analyzed retrospectively. </w:t>
      </w:r>
      <w:r w:rsidR="00F40A0E" w:rsidRPr="00F3645B">
        <w:t>Control subjects</w:t>
      </w:r>
      <w:r w:rsidR="00AF26AD" w:rsidRPr="00F3645B">
        <w:t xml:space="preserve"> were defined as individuals asymptomatic of CMI or </w:t>
      </w:r>
      <w:r w:rsidR="00AF26AD" w:rsidRPr="00F3645B">
        <w:rPr>
          <w:noProof/>
        </w:rPr>
        <w:t>other vascular disease</w:t>
      </w:r>
      <w:r w:rsidR="00AF26AD" w:rsidRPr="00F3645B">
        <w:t>.</w:t>
      </w:r>
    </w:p>
    <w:p w14:paraId="6E59FECA" w14:textId="472ADDEB" w:rsidR="00770A30" w:rsidRPr="00F3645B" w:rsidRDefault="00770A30" w:rsidP="00D46637">
      <w:pPr>
        <w:pStyle w:val="Heading2"/>
        <w:spacing w:line="480" w:lineRule="auto"/>
        <w:jc w:val="both"/>
      </w:pPr>
      <w:r w:rsidRPr="00F3645B">
        <w:t>Imaging Protocol</w:t>
      </w:r>
    </w:p>
    <w:p w14:paraId="1BFF574F" w14:textId="4D71C1E9" w:rsidR="00214A00" w:rsidRPr="00F3645B" w:rsidRDefault="00053B9E" w:rsidP="00D46637">
      <w:pPr>
        <w:spacing w:line="480" w:lineRule="auto"/>
        <w:jc w:val="both"/>
      </w:pPr>
      <w:r w:rsidRPr="00F3645B">
        <w:t xml:space="preserve">Control subjects </w:t>
      </w:r>
      <w:r w:rsidR="002F3347" w:rsidRPr="00F3645B">
        <w:t>were scanned on a clinical 3</w:t>
      </w:r>
      <w:r w:rsidR="00061398" w:rsidRPr="00F3645B">
        <w:t>.0</w:t>
      </w:r>
      <w:r w:rsidR="002F3347" w:rsidRPr="00F3645B">
        <w:t xml:space="preserve">T scanner (Discovery MR750, GE Healthcare, Waukesha, WI) with a 32-channel phase-array torso coil (NeoCoil,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w:t>
      </w:r>
      <w:r w:rsidR="00BD0E85" w:rsidRPr="00BD0E85">
        <w:t xml:space="preserve">Signa </w:t>
      </w:r>
      <w:r w:rsidR="00335BE2" w:rsidRPr="00BD0E85">
        <w:t>HDX</w:t>
      </w:r>
      <w:r w:rsidR="00BD0E85" w:rsidRPr="00BD0E85">
        <w:rPr>
          <w:rStyle w:val="CommentReference"/>
          <w:sz w:val="24"/>
          <w:szCs w:val="24"/>
        </w:rPr>
        <w:t xml:space="preserve">, </w:t>
      </w:r>
      <w:r w:rsidR="00BD0E85" w:rsidRPr="00BD0E85">
        <w:t xml:space="preserve">Optima 540w, </w:t>
      </w:r>
      <w:r w:rsidR="001A2EBF">
        <w:t>or</w:t>
      </w:r>
      <w:r w:rsidR="00335BE2" w:rsidRPr="00BD0E85">
        <w:t xml:space="preserve"> Discovery MR750,</w:t>
      </w:r>
      <w:r w:rsidR="007122C1" w:rsidRPr="00BD0E85">
        <w:t xml:space="preserve"> GE Healthcare, Waukesha, WI</w:t>
      </w:r>
      <w:r w:rsidR="007122C1" w:rsidRPr="00F3645B">
        <w:t xml:space="preserve">) </w:t>
      </w:r>
      <w:r w:rsidR="006F16E2" w:rsidRPr="00F3645B">
        <w:t>with</w:t>
      </w:r>
      <w:r w:rsidR="004D795B" w:rsidRPr="00F3645B">
        <w:t xml:space="preserve"> various torso coils (8-channel, 12-channel, 24-channel, and 32-channel)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r w:rsidR="003460D2" w:rsidRPr="00F3645B">
        <w:t xml:space="preserve">subjects ingested </w:t>
      </w:r>
      <w:r w:rsidR="00214A00" w:rsidRPr="00F3645B">
        <w:t xml:space="preserve">474 mL of </w:t>
      </w:r>
      <w:r w:rsidR="004452FA" w:rsidRPr="00F3645B">
        <w:t xml:space="preserve">Ensure Plus (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20 minutes after </w:t>
      </w:r>
      <w:r w:rsidR="006F16E2" w:rsidRPr="00F3645B">
        <w:t xml:space="preserve">meal </w:t>
      </w:r>
      <w:r w:rsidR="00214A00" w:rsidRPr="00F3645B">
        <w:t>ingestion</w:t>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 </w:instrText>
      </w:r>
      <w:r w:rsidR="00070D4F">
        <w:fldChar w:fldCharType="begin">
          <w:fldData xml:space="preserve">PEVuZE5vdGU+PENpdGU+PEF1dGhvcj5Tb21leWE8L0F1dGhvcj48WWVhcj4yMDA4PC9ZZWFyPjxS
ZWNOdW0+ODc5PC9SZWNOdW0+PERpc3BsYXlUZXh0PigxOSwyMC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070D4F">
        <w:instrText xml:space="preserve"> ADDIN EN.CITE.DATA </w:instrText>
      </w:r>
      <w:r w:rsidR="00070D4F">
        <w:fldChar w:fldCharType="end"/>
      </w:r>
      <w:r w:rsidR="00AB6950" w:rsidRPr="00F3645B">
        <w:fldChar w:fldCharType="separate"/>
      </w:r>
      <w:r w:rsidR="00070D4F">
        <w:rPr>
          <w:noProof/>
        </w:rPr>
        <w:t>(</w:t>
      </w:r>
      <w:hyperlink w:anchor="_ENREF_19" w:tooltip="Roldan-Alzate, 2015 #874" w:history="1">
        <w:r w:rsidR="008A3003">
          <w:rPr>
            <w:noProof/>
          </w:rPr>
          <w:t>19</w:t>
        </w:r>
      </w:hyperlink>
      <w:r w:rsidR="00070D4F">
        <w:rPr>
          <w:noProof/>
        </w:rPr>
        <w:t>,</w:t>
      </w:r>
      <w:hyperlink w:anchor="_ENREF_20" w:tooltip="Someya, 2008 #879" w:history="1">
        <w:r w:rsidR="008A3003">
          <w:rPr>
            <w:noProof/>
          </w:rPr>
          <w:t>20</w:t>
        </w:r>
      </w:hyperlink>
      <w:r w:rsidR="00070D4F">
        <w:rPr>
          <w:noProof/>
        </w:rPr>
        <w:t>)</w:t>
      </w:r>
      <w:r w:rsidR="00AB6950" w:rsidRPr="00F3645B">
        <w:fldChar w:fldCharType="end"/>
      </w:r>
      <w:r w:rsidR="00AB6950" w:rsidRPr="00F3645B">
        <w:t xml:space="preserve">. </w:t>
      </w:r>
    </w:p>
    <w:p w14:paraId="5290532B" w14:textId="306049A1" w:rsidR="003925CD" w:rsidRPr="00F3645B" w:rsidRDefault="00221403" w:rsidP="00D46637">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retrospective gating </w:t>
      </w:r>
      <w:r w:rsidR="00482CDB" w:rsidRPr="00F3645B">
        <w:t>flexibility 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 </w:instrText>
      </w:r>
      <w:r w:rsidR="00070D4F">
        <w:fldChar w:fldCharType="begin">
          <w:fldData xml:space="preserve">PEVuZE5vdGU+PENpdGU+PEF1dGhvcj5HdTwvQXV0aG9yPjxZZWFyPjIwMDU8L1llYXI+PFJlY051
bT43NjA8L1JlY051bT48RGlzcGxheVRleHQ+KDIxLDIy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1" w:tooltip="Gu, 2005 #760" w:history="1">
        <w:r w:rsidR="008A3003">
          <w:rPr>
            <w:noProof/>
          </w:rPr>
          <w:t>21</w:t>
        </w:r>
      </w:hyperlink>
      <w:r w:rsidR="00070D4F">
        <w:rPr>
          <w:noProof/>
        </w:rPr>
        <w:t>,</w:t>
      </w:r>
      <w:hyperlink w:anchor="_ENREF_22" w:tooltip="Johnson, 2010 #862" w:history="1">
        <w:r w:rsidR="008A3003">
          <w:rPr>
            <w:noProof/>
          </w:rPr>
          <w:t>22</w:t>
        </w:r>
      </w:hyperlink>
      <w:r w:rsidR="00070D4F">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g parameters: TR=6.6-8.3 ms; TE=</w:t>
      </w:r>
      <w:r w:rsidR="00BD2E24" w:rsidRPr="00F3645B">
        <w:t xml:space="preserve">1.9-2.7 ms; </w:t>
      </w:r>
      <w:r w:rsidR="005208AE" w:rsidRPr="00F3645B">
        <w:t>tip angle=1</w:t>
      </w:r>
      <w:r w:rsidR="00482CDB" w:rsidRPr="00F3645B">
        <w:t>4</w:t>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 xml:space="preserve">imaging </w:t>
      </w:r>
      <w:r w:rsidR="005208AE" w:rsidRPr="00F3645B">
        <w:lastRenderedPageBreak/>
        <w:t>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t>gadofosveset</w:t>
      </w:r>
      <w:r w:rsidR="002E5EEC" w:rsidRPr="00F3645B">
        <w:t xml:space="preserve"> trisodium (Lantheus,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1A2EBF">
        <w:t>one</w:t>
      </w:r>
      <w:r w:rsidR="005A425F" w:rsidRPr="00F3645B">
        <w:t xml:space="preserve">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r w:rsidR="00DB033B" w:rsidRPr="00F3645B">
        <w:rPr>
          <w:noProof/>
        </w:rPr>
        <w:t>V</w:t>
      </w:r>
      <w:r w:rsidR="00DB033B" w:rsidRPr="00F3645B">
        <w:rPr>
          <w:noProof/>
          <w:vertAlign w:val="subscript"/>
        </w:rPr>
        <w:t>enc</w:t>
      </w:r>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D46637">
      <w:pPr>
        <w:pStyle w:val="Heading2"/>
        <w:spacing w:line="480" w:lineRule="auto"/>
        <w:jc w:val="both"/>
      </w:pPr>
      <w:r w:rsidRPr="00F3645B">
        <w:t>Data Analysis and Flow Measurements</w:t>
      </w:r>
    </w:p>
    <w:p w14:paraId="41B16993" w14:textId="0BAC50D3" w:rsidR="00262B53" w:rsidRPr="00F3645B" w:rsidRDefault="00BD4EC3" w:rsidP="00D46637">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 </w:instrText>
      </w:r>
      <w:r w:rsidR="00070D4F">
        <w:fldChar w:fldCharType="begin">
          <w:fldData xml:space="preserve">PEVuZE5vdGU+PENpdGU+PEF1dGhvcj5MaXU8L0F1dGhvcj48WWVhcj4yMDA2PC9ZZWFyPjxSZWNO
dW0+OTI3PC9SZWNOdW0+PERpc3BsYXlUZXh0PigyMy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070D4F">
        <w:instrText xml:space="preserve"> ADDIN EN.CITE.DATA </w:instrText>
      </w:r>
      <w:r w:rsidR="00070D4F">
        <w:fldChar w:fldCharType="end"/>
      </w:r>
      <w:r w:rsidR="00045053" w:rsidRPr="00F3645B">
        <w:fldChar w:fldCharType="separate"/>
      </w:r>
      <w:r w:rsidR="00070D4F">
        <w:rPr>
          <w:noProof/>
        </w:rPr>
        <w:t>(</w:t>
      </w:r>
      <w:hyperlink w:anchor="_ENREF_23" w:tooltip="Liu, 2006 #927" w:history="1">
        <w:r w:rsidR="008A3003">
          <w:rPr>
            <w:noProof/>
          </w:rPr>
          <w:t>23</w:t>
        </w:r>
      </w:hyperlink>
      <w:r w:rsidR="00070D4F">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070D4F">
        <w:instrText xml:space="preserve"> ADDIN EN.CITE &lt;EndNote&gt;&lt;Cite&gt;&lt;Author&gt;Walker&lt;/Author&gt;&lt;Year&gt;1993&lt;/Year&gt;&lt;RecNum&gt;911&lt;/RecNum&gt;&lt;DisplayText&gt;(24)&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070D4F">
        <w:rPr>
          <w:noProof/>
        </w:rPr>
        <w:t>(</w:t>
      </w:r>
      <w:hyperlink w:anchor="_ENREF_24" w:tooltip="Walker, 1993 #911" w:history="1">
        <w:r w:rsidR="008A3003">
          <w:rPr>
            <w:noProof/>
          </w:rPr>
          <w:t>24</w:t>
        </w:r>
      </w:hyperlink>
      <w:r w:rsidR="00070D4F">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1582C273" w:rsidR="00522B0E" w:rsidRPr="00F3645B" w:rsidRDefault="00F40A0E" w:rsidP="00D46637">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vector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w:t>
      </w:r>
      <w:r w:rsidR="00F5313F" w:rsidRPr="00F3645B">
        <w:lastRenderedPageBreak/>
        <w:t xml:space="preserve">(SCAo), infrarenal aorta (IRAo), right renal artery (RRA), left renal artery (LRA), as well as 3 veins: </w:t>
      </w:r>
      <w:r w:rsidR="00482CDB" w:rsidRPr="00F3645B">
        <w:t>superior mesenteric vein (</w:t>
      </w:r>
      <w:r w:rsidR="00F5313F" w:rsidRPr="00F3645B">
        <w:t>SMV</w:t>
      </w:r>
      <w:r w:rsidR="00482CDB" w:rsidRPr="00F3645B">
        <w:t>)</w:t>
      </w:r>
      <w:r w:rsidR="00F5313F" w:rsidRPr="00F3645B">
        <w:t>, splenic vein (SV), and portal vein (PV)</w:t>
      </w:r>
      <w:r w:rsidR="006175C7" w:rsidRPr="00F3645B">
        <w:t xml:space="preserve">. </w:t>
      </w:r>
      <w:r w:rsidR="00BD0E85">
        <w:t>All cut-planes were placed at least 3 diameters away from either a confluence or bifurcation</w:t>
      </w:r>
      <w:r w:rsidR="00D46637">
        <w:t xml:space="preserve"> </w:t>
      </w:r>
      <w:r w:rsidR="00BD0E85">
        <w:t xml:space="preserve">to avoid regions of highly disturbed flow due to entrance effects.  </w:t>
      </w:r>
      <w:r w:rsidR="00B60A40" w:rsidRPr="00F3645B">
        <w:t>In some datasets</w:t>
      </w:r>
      <w:r w:rsidR="00522B0E" w:rsidRPr="00F3645B">
        <w:t xml:space="preserve">, </w:t>
      </w:r>
      <w:r w:rsidR="006D7B96" w:rsidRPr="00F3645B">
        <w:t>certain vessel</w:t>
      </w:r>
      <w:r w:rsidR="00FA0EA3">
        <w:t xml:space="preserve"> segments</w:t>
      </w:r>
      <w:r w:rsidR="00BD0E85">
        <w:t xml:space="preserve"> </w:t>
      </w:r>
      <w:r w:rsidR="00F2274D" w:rsidRPr="00F3645B">
        <w:t xml:space="preserve">could </w:t>
      </w:r>
      <w:r w:rsidR="006D7B96" w:rsidRPr="00F3645B">
        <w:t xml:space="preserve">not </w:t>
      </w:r>
      <w:r w:rsidR="00F2274D" w:rsidRPr="00F3645B">
        <w:t xml:space="preserve">be </w:t>
      </w:r>
      <w:r w:rsidR="00FA0EA3">
        <w:t xml:space="preserve">well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w:t>
      </w:r>
      <w:r w:rsidR="00FA0EA3">
        <w:t xml:space="preserve"> an </w:t>
      </w:r>
      <w:r w:rsidR="006D7B96" w:rsidRPr="00F3645B">
        <w:t>insufficient</w:t>
      </w:r>
      <w:r w:rsidR="00FA0EA3">
        <w:t xml:space="preserve"> size of the imaging volume, </w:t>
      </w:r>
      <w:r w:rsidR="00741826" w:rsidRPr="00F3645B">
        <w:t>vessel occlusions</w:t>
      </w:r>
      <w:r w:rsidR="00FA0EA3">
        <w:t>, or very slow flows</w:t>
      </w:r>
      <w:r w:rsidR="005A0ED3" w:rsidRPr="00F3645B">
        <w:t xml:space="preserve">. In these cases, </w:t>
      </w:r>
      <w:r w:rsidR="00C26BE6" w:rsidRPr="00F3645B">
        <w:t>flow analysis wa</w:t>
      </w:r>
      <w:r w:rsidR="008554B1" w:rsidRPr="00F3645B">
        <w:t xml:space="preserve">s not performed. </w:t>
      </w:r>
    </w:p>
    <w:p w14:paraId="52C3E9DF" w14:textId="5669C192" w:rsidR="009E32A5" w:rsidRPr="00F3645B" w:rsidRDefault="005A0ED3" w:rsidP="00D46637">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 </w:instrText>
      </w:r>
      <w:r w:rsidR="00070D4F">
        <w:fldChar w:fldCharType="begin">
          <w:fldData xml:space="preserve">PEVuZE5vdGU+PENpdGU+PEF1dGhvcj5TdGFsZGVyPC9BdXRob3I+PFllYXI+MjAwODwvWWVhcj48
UmVjTnVtPjkxNjwvUmVjTnVtPjxEaXNwbGF5VGV4dD4oMjU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070D4F">
        <w:instrText xml:space="preserve"> ADDIN EN.CITE.DATA </w:instrText>
      </w:r>
      <w:r w:rsidR="00070D4F">
        <w:fldChar w:fldCharType="end"/>
      </w:r>
      <w:r w:rsidR="00850EB1" w:rsidRPr="00F3645B">
        <w:fldChar w:fldCharType="separate"/>
      </w:r>
      <w:r w:rsidR="00070D4F">
        <w:rPr>
          <w:noProof/>
        </w:rPr>
        <w:t>(</w:t>
      </w:r>
      <w:hyperlink w:anchor="_ENREF_25" w:tooltip="Stalder, 2008 #916" w:history="1">
        <w:r w:rsidR="008A3003">
          <w:rPr>
            <w:noProof/>
          </w:rPr>
          <w:t>25</w:t>
        </w:r>
      </w:hyperlink>
      <w:r w:rsidR="00070D4F">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r w:rsidR="00683207" w:rsidRPr="00F3645B">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 </w:instrText>
      </w:r>
      <w:r w:rsidR="00070D4F">
        <w:fldChar w:fldCharType="begin">
          <w:fldData xml:space="preserve">PEVuZE5vdGU+PENpdGU+PEF1dGhvcj5CdXJrYXJ0PC9BdXRob3I+PFllYXI+MTk5MzwvWWVhcj48
UmVjTnVtPjg5MzwvUmVjTnVtPjxEaXNwbGF5VGV4dD4oMTUtMTcsMjYtMjg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070D4F">
        <w:instrText xml:space="preserve"> ADDIN EN.CITE.DATA </w:instrText>
      </w:r>
      <w:r w:rsidR="00070D4F">
        <w:fldChar w:fldCharType="end"/>
      </w:r>
      <w:r w:rsidR="00683207" w:rsidRPr="00F3645B">
        <w:fldChar w:fldCharType="separate"/>
      </w:r>
      <w:r w:rsidR="00070D4F">
        <w:rPr>
          <w:noProof/>
        </w:rPr>
        <w:t>(</w:t>
      </w:r>
      <w:hyperlink w:anchor="_ENREF_15" w:tooltip="Burkart, 1995 #892" w:history="1">
        <w:r w:rsidR="008A3003">
          <w:rPr>
            <w:noProof/>
          </w:rPr>
          <w:t>15-17</w:t>
        </w:r>
      </w:hyperlink>
      <w:r w:rsidR="00070D4F">
        <w:rPr>
          <w:noProof/>
        </w:rPr>
        <w:t>,</w:t>
      </w:r>
      <w:hyperlink w:anchor="_ENREF_26" w:tooltip="Burkart, 1993 #893" w:history="1">
        <w:r w:rsidR="008A3003">
          <w:rPr>
            <w:noProof/>
          </w:rPr>
          <w:t>26-28</w:t>
        </w:r>
      </w:hyperlink>
      <w:r w:rsidR="00070D4F">
        <w:rPr>
          <w:noProof/>
        </w:rPr>
        <w:t>)</w:t>
      </w:r>
      <w:r w:rsidR="00683207" w:rsidRPr="00F3645B">
        <w:fldChar w:fldCharType="end"/>
      </w:r>
      <w:r w:rsidR="000F0842" w:rsidRPr="00F3645B">
        <w:t>.</w:t>
      </w:r>
      <w:r w:rsidR="007E1CBA" w:rsidRPr="00F3645B">
        <w:t xml:space="preserve">  </w:t>
      </w:r>
      <w:r w:rsidR="00845BF9" w:rsidRPr="00F3645B">
        <w:t>P</w:t>
      </w:r>
      <w:r w:rsidR="00821F83" w:rsidRPr="00F3645B">
        <w:t>ercent changes</w:t>
      </w:r>
      <w:r w:rsidR="003B7073" w:rsidRPr="00F3645B">
        <w:t xml:space="preserve"> in blood flow </w:t>
      </w:r>
      <w:r w:rsidR="000735B4" w:rsidRPr="00F3645B">
        <w:t>were</w:t>
      </w:r>
      <w:r w:rsidR="004954EF" w:rsidRPr="00F3645B">
        <w:t xml:space="preserve"> </w:t>
      </w:r>
      <w:r w:rsidR="00D22797" w:rsidRPr="00F3645B">
        <w:t>calculated by subtracting average p</w:t>
      </w:r>
      <w:r w:rsidR="00F51EE5" w:rsidRPr="00F3645B">
        <w:t>ostprandial flow rates from</w:t>
      </w:r>
      <w:r w:rsidR="00D22797" w:rsidRPr="00F3645B">
        <w:t xml:space="preserve"> </w:t>
      </w:r>
      <w:r w:rsidR="007E1CBA" w:rsidRPr="00F3645B">
        <w:t xml:space="preserve">average </w:t>
      </w:r>
      <w:r w:rsidR="00D22797" w:rsidRPr="00F3645B">
        <w:t>p</w:t>
      </w:r>
      <w:r w:rsidR="00F51EE5" w:rsidRPr="00F3645B">
        <w:t>re</w:t>
      </w:r>
      <w:r w:rsidR="00D22797" w:rsidRPr="00F3645B">
        <w:t>prandial flow rates</w:t>
      </w:r>
      <w:r w:rsidR="00D41C35">
        <w:t xml:space="preserve"> </w:t>
      </w:r>
      <w:r w:rsidR="00AF3F02">
        <w:t xml:space="preserve">and </w:t>
      </w:r>
      <w:r w:rsidR="00741826" w:rsidRPr="00F3645B">
        <w:t>dividing</w:t>
      </w:r>
      <w:r w:rsidR="00D22797" w:rsidRPr="00F3645B">
        <w:t xml:space="preserve"> by </w:t>
      </w:r>
      <w:r w:rsidR="007E1CBA" w:rsidRPr="00F3645B">
        <w:t xml:space="preserve">the </w:t>
      </w:r>
      <w:r w:rsidR="00D22797" w:rsidRPr="00F3645B">
        <w:t xml:space="preserve">average preprandial flow rate. </w:t>
      </w:r>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D46637">
      <w:pPr>
        <w:pStyle w:val="Heading2"/>
        <w:spacing w:line="480" w:lineRule="auto"/>
        <w:jc w:val="both"/>
      </w:pPr>
      <w:r w:rsidRPr="00F3645B">
        <w:t>Internal Consistency Measurements</w:t>
      </w:r>
    </w:p>
    <w:p w14:paraId="1962E43E" w14:textId="408D85ED" w:rsidR="004C3DB8" w:rsidRPr="00F3645B" w:rsidRDefault="009E32A5" w:rsidP="00D46637">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r w:rsidR="004C3DB8" w:rsidRPr="00F3645B">
        <w:t xml:space="preserve">Conservation of </w:t>
      </w:r>
      <w:r w:rsidR="00F504D4" w:rsidRPr="00F3645B">
        <w:t xml:space="preserve">flow </w:t>
      </w:r>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 xml:space="preserve">of vessels </w:t>
      </w:r>
      <w:r w:rsidR="004C3DB8" w:rsidRPr="00F3645B">
        <w:lastRenderedPageBreak/>
        <w:t>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0F7242" w:rsidP="00D46637">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D46637">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0F7242" w:rsidP="00D46637">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D46637">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D46637">
      <w:pPr>
        <w:pStyle w:val="Heading2"/>
        <w:spacing w:line="480" w:lineRule="auto"/>
        <w:jc w:val="both"/>
      </w:pPr>
      <w:r w:rsidRPr="00F3645B">
        <w:t>Statistical Analysis</w:t>
      </w:r>
    </w:p>
    <w:p w14:paraId="30CECA5B" w14:textId="31CAA1FB" w:rsidR="00D64896" w:rsidRPr="00F3645B" w:rsidRDefault="00741826" w:rsidP="00D46637">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070D4F">
        <w:instrText xml:space="preserve"> ADDIN EN.CITE &lt;EndNote&gt;&lt;Cite&gt;&lt;Author&gt;Cohen&lt;/Author&gt;&lt;Year&gt;1988&lt;/Year&gt;&lt;RecNum&gt;912&lt;/RecNum&gt;&lt;DisplayText&gt;(29)&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070D4F">
        <w:rPr>
          <w:noProof/>
        </w:rPr>
        <w:t>(</w:t>
      </w:r>
      <w:hyperlink w:anchor="_ENREF_29" w:tooltip="Cohen, 1988 #912" w:history="1">
        <w:r w:rsidR="008A3003">
          <w:rPr>
            <w:noProof/>
          </w:rPr>
          <w:t>29</w:t>
        </w:r>
      </w:hyperlink>
      <w:r w:rsidR="00070D4F">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D46637">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D46637">
      <w:pPr>
        <w:pStyle w:val="Heading1"/>
        <w:spacing w:line="480" w:lineRule="auto"/>
        <w:jc w:val="both"/>
      </w:pPr>
      <w:r w:rsidRPr="00F3645B">
        <w:lastRenderedPageBreak/>
        <w:t>Results:</w:t>
      </w:r>
    </w:p>
    <w:p w14:paraId="2968E5C4" w14:textId="6E16A2D5" w:rsidR="00203972" w:rsidRPr="00F3645B" w:rsidRDefault="00203972" w:rsidP="00D46637">
      <w:pPr>
        <w:pStyle w:val="Heading2"/>
        <w:spacing w:line="480" w:lineRule="auto"/>
        <w:jc w:val="both"/>
      </w:pPr>
      <w:r w:rsidRPr="00F3645B">
        <w:t>Flow analysis</w:t>
      </w:r>
    </w:p>
    <w:p w14:paraId="1E98DB1B" w14:textId="427E7F8C" w:rsidR="004F454A" w:rsidRPr="00F3645B" w:rsidRDefault="00D46637" w:rsidP="00D46637">
      <w:pPr>
        <w:spacing w:line="480" w:lineRule="auto"/>
        <w:jc w:val="both"/>
      </w:pPr>
      <w:r>
        <w:t>After subject categorization, the cohorts</w:t>
      </w:r>
      <w:r w:rsidR="003B2BF8" w:rsidRPr="00F3645B">
        <w:t xml:space="preserve"> </w:t>
      </w:r>
      <w:r w:rsidR="00476D80" w:rsidRPr="00F3645B">
        <w:t xml:space="preserve">consisted of 13 CMI- patients  </w:t>
      </w:r>
      <w:r w:rsidR="003B2BF8" w:rsidRPr="00F3645B">
        <w:t xml:space="preserve">(7 females, mean age: 44.3 years [21-86], mean weight: 70.1 kg) in which findings did not support the diagnosis of CMI and </w:t>
      </w:r>
      <w:r w:rsidR="00476D80" w:rsidRPr="00F3645B">
        <w:t>6 CMI+ patients</w:t>
      </w:r>
      <w:r w:rsidR="003B2BF8" w:rsidRPr="00F3645B">
        <w:t xml:space="preserve"> (4 females, mean age: 62.5 years [42-80], mean weight: 64.2 kg), in which findings strongly suggested CMI. </w:t>
      </w:r>
      <w:r w:rsidR="00DE33B5" w:rsidRPr="00F3645B">
        <w:t xml:space="preserve"> </w:t>
      </w:r>
      <w:r w:rsidR="005A0ED3" w:rsidRPr="00F3645B">
        <w:t xml:space="preserve">In some </w:t>
      </w:r>
      <w:r>
        <w:t>subjects</w:t>
      </w:r>
      <w:r w:rsidR="005A0ED3" w:rsidRPr="00F3645B">
        <w:t xml:space="preserve">,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t>visualized</w:t>
      </w:r>
      <w:r w:rsidR="000D5243" w:rsidRPr="00F3645B">
        <w:t xml:space="preserve"> in Figure </w:t>
      </w:r>
      <w:r w:rsidR="00B07F5D" w:rsidRPr="00F3645B">
        <w:t>3</w:t>
      </w:r>
      <w:r w:rsidR="000D5243" w:rsidRPr="00F3645B">
        <w:t>.</w:t>
      </w:r>
    </w:p>
    <w:p w14:paraId="014F1C9C" w14:textId="6EECCFAA" w:rsidR="00984354" w:rsidRPr="00F3645B" w:rsidRDefault="003256D6" w:rsidP="00D46637">
      <w:pPr>
        <w:pStyle w:val="Heading3"/>
        <w:spacing w:line="480" w:lineRule="auto"/>
        <w:jc w:val="both"/>
      </w:pPr>
      <w:r w:rsidRPr="00F3645B">
        <w:t>SCAo</w:t>
      </w:r>
    </w:p>
    <w:p w14:paraId="53092EFD" w14:textId="5A0FFA11" w:rsidR="00984354" w:rsidRPr="00F3645B" w:rsidRDefault="00984354" w:rsidP="00D46637">
      <w:pPr>
        <w:spacing w:line="480" w:lineRule="auto"/>
        <w:jc w:val="both"/>
        <w:rPr>
          <w:szCs w:val="18"/>
        </w:rPr>
      </w:pPr>
      <w:r w:rsidRPr="00F3645B">
        <w:t xml:space="preserve">In </w:t>
      </w:r>
      <w:r w:rsidR="004D6119" w:rsidRPr="00F3645B">
        <w:t>control</w:t>
      </w:r>
      <w:r w:rsidRPr="00F3645B">
        <w:t xml:space="preserve"> </w:t>
      </w:r>
      <w:r w:rsidR="00E16596" w:rsidRPr="00F3645B">
        <w:t>subjects</w:t>
      </w:r>
      <w:r w:rsidRPr="00F3645B">
        <w:t xml:space="preserve">, SCAo blood flow </w:t>
      </w:r>
      <w:r w:rsidRPr="00F3645B">
        <w:rPr>
          <w:szCs w:val="18"/>
        </w:rPr>
        <w:t>increased significa</w:t>
      </w:r>
      <w:r w:rsidR="005208AE" w:rsidRPr="00F3645B">
        <w:rPr>
          <w:szCs w:val="18"/>
        </w:rPr>
        <w:t>ntly 20 minutes after a meal (p=5.62e-05, Cohen’s d=</w:t>
      </w:r>
      <w:r w:rsidRPr="00F3645B">
        <w:rPr>
          <w:szCs w:val="18"/>
        </w:rPr>
        <w:t xml:space="preserve">0.381) as did </w:t>
      </w:r>
      <w:r w:rsidR="00E22AE9" w:rsidRPr="00F3645B">
        <w:rPr>
          <w:szCs w:val="18"/>
        </w:rPr>
        <w:t xml:space="preserve">blood flow in </w:t>
      </w:r>
      <w:r w:rsidRPr="00F3645B">
        <w:rPr>
          <w:szCs w:val="18"/>
        </w:rPr>
        <w:t>the</w:t>
      </w:r>
      <w:r w:rsidR="00D062D3" w:rsidRPr="00F3645B">
        <w:rPr>
          <w:szCs w:val="18"/>
        </w:rPr>
        <w:t xml:space="preserve"> CMI-</w:t>
      </w:r>
      <w:r w:rsidRPr="00F3645B">
        <w:rPr>
          <w:szCs w:val="18"/>
        </w:rPr>
        <w:t xml:space="preserve"> group </w:t>
      </w:r>
      <w:r w:rsidR="005208AE" w:rsidRPr="00F3645B">
        <w:t>(p=0.005, d=</w:t>
      </w:r>
      <w:r w:rsidRPr="00F3645B">
        <w:t>0.507).</w:t>
      </w:r>
      <w:r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Pr="00F3645B">
        <w:rPr>
          <w:szCs w:val="18"/>
        </w:rPr>
        <w:t xml:space="preserve">. </w:t>
      </w:r>
      <w:r w:rsidR="000C3499" w:rsidRPr="00F3645B">
        <w:rPr>
          <w:szCs w:val="18"/>
        </w:rPr>
        <w:t>Postprandial</w:t>
      </w:r>
      <w:r w:rsidRPr="00F3645B">
        <w:rPr>
          <w:szCs w:val="18"/>
        </w:rPr>
        <w:t xml:space="preserve"> SCAo flow</w:t>
      </w:r>
      <w:r w:rsidR="000C3499" w:rsidRPr="00F3645B">
        <w:rPr>
          <w:szCs w:val="18"/>
        </w:rPr>
        <w:t xml:space="preserve"> </w:t>
      </w:r>
      <w:r w:rsidR="00AD7725" w:rsidRPr="00F3645B">
        <w:rPr>
          <w:szCs w:val="18"/>
        </w:rPr>
        <w:t>rates</w:t>
      </w:r>
      <w:r w:rsidRPr="00F3645B">
        <w:rPr>
          <w:szCs w:val="18"/>
        </w:rPr>
        <w:t xml:space="preserve"> for the CMI</w:t>
      </w:r>
      <w:r w:rsidR="00D062D3" w:rsidRPr="00F3645B">
        <w:rPr>
          <w:szCs w:val="18"/>
        </w:rPr>
        <w:t>+</w:t>
      </w:r>
      <w:r w:rsidRPr="00F3645B">
        <w:rPr>
          <w:szCs w:val="18"/>
        </w:rPr>
        <w:t xml:space="preserve"> group w</w:t>
      </w:r>
      <w:r w:rsidR="000C3499" w:rsidRPr="00F3645B">
        <w:rPr>
          <w:szCs w:val="18"/>
        </w:rPr>
        <w:t>ere</w:t>
      </w:r>
      <w:r w:rsidRPr="00F3645B">
        <w:rPr>
          <w:szCs w:val="18"/>
        </w:rPr>
        <w:t xml:space="preserve"> significantly l</w:t>
      </w:r>
      <w:r w:rsidR="00D062D3" w:rsidRPr="00F3645B">
        <w:rPr>
          <w:szCs w:val="18"/>
        </w:rPr>
        <w:t>ower</w:t>
      </w:r>
      <w:r w:rsidRPr="00F3645B">
        <w:rPr>
          <w:szCs w:val="18"/>
        </w:rPr>
        <w:t xml:space="preserve"> than </w:t>
      </w:r>
      <w:r w:rsidR="007566C9" w:rsidRPr="00F3645B">
        <w:rPr>
          <w:szCs w:val="18"/>
        </w:rPr>
        <w:t xml:space="preserve">both </w:t>
      </w:r>
      <w:r w:rsidR="00043BA7" w:rsidRPr="00F3645B">
        <w:rPr>
          <w:szCs w:val="18"/>
        </w:rPr>
        <w:t xml:space="preserve">the </w:t>
      </w:r>
      <w:r w:rsidRPr="00F3645B">
        <w:rPr>
          <w:szCs w:val="18"/>
        </w:rPr>
        <w:t xml:space="preserve">control </w:t>
      </w:r>
      <w:r w:rsidR="00043BA7" w:rsidRPr="00F3645B">
        <w:rPr>
          <w:szCs w:val="18"/>
        </w:rPr>
        <w:t>group</w:t>
      </w:r>
      <w:r w:rsidR="005208AE" w:rsidRPr="00F3645B">
        <w:rPr>
          <w:szCs w:val="18"/>
        </w:rPr>
        <w:t xml:space="preserve"> (p=0.013, d=</w:t>
      </w:r>
      <w:r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Pr="00F3645B">
        <w:rPr>
          <w:szCs w:val="18"/>
        </w:rPr>
        <w:t>0.825)</w:t>
      </w:r>
      <w:r w:rsidR="00070D4F">
        <w:rPr>
          <w:szCs w:val="18"/>
        </w:rPr>
        <w:t xml:space="preserve"> while p</w:t>
      </w:r>
      <w:r w:rsidR="00F94A1D" w:rsidRPr="00F3645B">
        <w:rPr>
          <w:szCs w:val="18"/>
        </w:rPr>
        <w:t xml:space="preserve">reprandial flow </w:t>
      </w:r>
      <w:r w:rsidR="00BE71B9" w:rsidRPr="00F3645B">
        <w:rPr>
          <w:szCs w:val="18"/>
        </w:rPr>
        <w:t>rates</w:t>
      </w:r>
      <w:r w:rsidR="00070D4F">
        <w:rPr>
          <w:szCs w:val="18"/>
        </w:rPr>
        <w:t xml:space="preserve"> </w:t>
      </w:r>
      <w:r w:rsidR="00F94A1D" w:rsidRPr="00F3645B">
        <w:rPr>
          <w:szCs w:val="18"/>
        </w:rPr>
        <w:t xml:space="preserve">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Pr="00F3645B">
        <w:rPr>
          <w:szCs w:val="18"/>
        </w:rPr>
        <w:t xml:space="preserve"> for the CMI</w:t>
      </w:r>
      <w:r w:rsidR="00D062D3" w:rsidRPr="00F3645B">
        <w:rPr>
          <w:szCs w:val="18"/>
        </w:rPr>
        <w:t>+</w:t>
      </w:r>
      <w:r w:rsidRPr="00F3645B">
        <w:rPr>
          <w:szCs w:val="18"/>
        </w:rPr>
        <w:t xml:space="preserve"> group w</w:t>
      </w:r>
      <w:r w:rsidR="00FF1EFB" w:rsidRPr="00F3645B">
        <w:rPr>
          <w:szCs w:val="18"/>
        </w:rPr>
        <w:t>as</w:t>
      </w:r>
      <w:r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Pr="00F3645B">
        <w:rPr>
          <w:szCs w:val="18"/>
        </w:rPr>
        <w:t>1.15) and the contro</w:t>
      </w:r>
      <w:r w:rsidR="005208AE" w:rsidRPr="00F3645B">
        <w:rPr>
          <w:szCs w:val="18"/>
        </w:rPr>
        <w:t>l group (p=0.022, d=</w:t>
      </w:r>
      <w:r w:rsidR="00043BA7" w:rsidRPr="00F3645B">
        <w:rPr>
          <w:szCs w:val="18"/>
        </w:rPr>
        <w:t xml:space="preserve">0.956). </w:t>
      </w:r>
      <w:r w:rsidR="009C240F">
        <w:rPr>
          <w:szCs w:val="18"/>
        </w:rPr>
        <w:t>However, t</w:t>
      </w:r>
      <w:r w:rsidR="00982E82" w:rsidRPr="00F3645B">
        <w:rPr>
          <w:szCs w:val="18"/>
        </w:rPr>
        <w: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2A36BE7F" w14:textId="17DB22C9" w:rsidR="00202A7E" w:rsidRPr="00F3645B" w:rsidRDefault="00202A7E" w:rsidP="00D46637">
      <w:pPr>
        <w:pStyle w:val="Heading3"/>
        <w:spacing w:line="480" w:lineRule="auto"/>
        <w:jc w:val="both"/>
      </w:pPr>
      <w:r w:rsidRPr="00F3645B">
        <w:lastRenderedPageBreak/>
        <w:t>LRA</w:t>
      </w:r>
      <w:r w:rsidR="009C240F">
        <w:t xml:space="preserve"> and RRA</w:t>
      </w:r>
    </w:p>
    <w:p w14:paraId="5A77975F" w14:textId="64C9D762" w:rsidR="009C240F" w:rsidRPr="00F3645B" w:rsidRDefault="009C240F" w:rsidP="00D46637">
      <w:pPr>
        <w:spacing w:line="480" w:lineRule="auto"/>
        <w:jc w:val="both"/>
        <w:rPr>
          <w:szCs w:val="18"/>
        </w:rPr>
      </w:pPr>
      <w:r>
        <w:t xml:space="preserve">While not statistically significant, </w:t>
      </w:r>
      <w:r>
        <w:rPr>
          <w:szCs w:val="18"/>
        </w:rPr>
        <w:t>the</w:t>
      </w:r>
      <w:r w:rsidR="002056A3" w:rsidRPr="00F3645B">
        <w:rPr>
          <w:szCs w:val="18"/>
        </w:rPr>
        <w:t xml:space="preserve"> CMI+ group </w:t>
      </w:r>
      <w:r w:rsidR="00FC7AA7" w:rsidRPr="00F3645B">
        <w:rPr>
          <w:szCs w:val="18"/>
        </w:rPr>
        <w:t xml:space="preserve">trended towards </w:t>
      </w:r>
      <w:r>
        <w:rPr>
          <w:szCs w:val="18"/>
        </w:rPr>
        <w:t xml:space="preserve">decreased LRA percent change in flow </w:t>
      </w:r>
      <w:r w:rsidR="00695E29">
        <w:rPr>
          <w:szCs w:val="18"/>
        </w:rPr>
        <w:t xml:space="preserve">values </w:t>
      </w:r>
      <w:r w:rsidR="002056A3" w:rsidRPr="00F3645B">
        <w:rPr>
          <w:szCs w:val="18"/>
        </w:rPr>
        <w:t>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Pr>
          <w:szCs w:val="18"/>
        </w:rPr>
        <w:t xml:space="preserve">. </w:t>
      </w:r>
      <w:r w:rsidRPr="00F3645B">
        <w:rPr>
          <w:szCs w:val="18"/>
        </w:rPr>
        <w:t>Simila</w:t>
      </w:r>
      <w:r>
        <w:rPr>
          <w:szCs w:val="18"/>
        </w:rPr>
        <w:t>rly</w:t>
      </w:r>
      <w:r w:rsidRPr="00F3645B">
        <w:rPr>
          <w:szCs w:val="18"/>
        </w:rPr>
        <w:t>, percent change in RRA flow for the CMI+ group trended towards</w:t>
      </w:r>
      <w:r w:rsidR="00695E29">
        <w:rPr>
          <w:szCs w:val="18"/>
        </w:rPr>
        <w:t xml:space="preserve"> decreased</w:t>
      </w:r>
      <w:r w:rsidRPr="00F3645B">
        <w:rPr>
          <w:szCs w:val="18"/>
        </w:rPr>
        <w:t xml:space="preserve"> values relative to the control group (p=0.060, d=1.04) and to the CMI- group (p=0.146, d=0.466) but w</w:t>
      </w:r>
      <w:r w:rsidR="00D46637">
        <w:rPr>
          <w:szCs w:val="18"/>
        </w:rPr>
        <w:t xml:space="preserve">as </w:t>
      </w:r>
      <w:r w:rsidRPr="00F3645B">
        <w:rPr>
          <w:szCs w:val="18"/>
        </w:rPr>
        <w:t xml:space="preserve">not found to be statistically significant. </w:t>
      </w:r>
    </w:p>
    <w:p w14:paraId="7C278C2A" w14:textId="37D67415" w:rsidR="00202A7E" w:rsidRPr="00F3645B" w:rsidRDefault="00202A7E" w:rsidP="00D46637">
      <w:pPr>
        <w:pStyle w:val="Heading3"/>
        <w:spacing w:line="480" w:lineRule="auto"/>
        <w:jc w:val="both"/>
      </w:pPr>
      <w:r w:rsidRPr="00F3645B">
        <w:t>SMA</w:t>
      </w:r>
    </w:p>
    <w:p w14:paraId="39301801" w14:textId="6DABE287" w:rsidR="004D35D0" w:rsidRPr="00F3645B" w:rsidRDefault="00FC7AA7" w:rsidP="00D46637">
      <w:pPr>
        <w:spacing w:line="480" w:lineRule="auto"/>
        <w:jc w:val="both"/>
        <w:rPr>
          <w:szCs w:val="18"/>
        </w:rPr>
      </w:pPr>
      <w:r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Pr="00F3645B">
        <w:t xml:space="preserve">, the </w:t>
      </w:r>
      <w:r w:rsidR="00BE263E" w:rsidRPr="00F3645B">
        <w:t>CMI</w:t>
      </w:r>
      <w:r w:rsidR="00D062D3" w:rsidRPr="00F3645B">
        <w:t>+</w:t>
      </w:r>
      <w:r w:rsidR="00BE263E" w:rsidRPr="00F3645B">
        <w:t xml:space="preserve"> group did not see a sign</w:t>
      </w:r>
      <w:r w:rsidR="005208AE" w:rsidRPr="00F3645B">
        <w:t>ificant increase (p=0.193, d=</w:t>
      </w:r>
      <w:r w:rsidR="00BE263E" w:rsidRPr="00F3645B">
        <w:t xml:space="preserve">0.465). </w:t>
      </w:r>
      <w:r w:rsidR="006C6577" w:rsidRPr="00F3645B">
        <w:rPr>
          <w:szCs w:val="18"/>
        </w:rPr>
        <w:t xml:space="preserve">Percent change in </w:t>
      </w:r>
      <w:r w:rsidR="00057247">
        <w:rPr>
          <w:szCs w:val="18"/>
        </w:rPr>
        <w:t xml:space="preserve">SMA </w:t>
      </w:r>
      <w:r w:rsidR="006C6577" w:rsidRPr="00F3645B">
        <w:rPr>
          <w:szCs w:val="18"/>
        </w:rPr>
        <w:t xml:space="preserve">flow was significantly less </w:t>
      </w:r>
      <w:r w:rsidR="00695E29">
        <w:rPr>
          <w:szCs w:val="18"/>
        </w:rPr>
        <w:t xml:space="preserve">in the CMI+ group compared to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w:t>
      </w:r>
      <w:r w:rsidR="00695E29">
        <w:rPr>
          <w:szCs w:val="18"/>
        </w:rPr>
        <w:t>compared to</w:t>
      </w:r>
      <w:r w:rsidR="006C6577" w:rsidRPr="00F3645B">
        <w:rPr>
          <w:szCs w:val="18"/>
        </w:rPr>
        <w:t xml:space="preserve">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D46637">
        <w:rPr>
          <w:szCs w:val="18"/>
        </w:rPr>
        <w:t>Additionally, p</w:t>
      </w:r>
      <w:r w:rsidR="007566C9" w:rsidRPr="00F3645B">
        <w:rPr>
          <w:szCs w:val="18"/>
        </w:rPr>
        <w:t xml:space="preserve">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D46637">
      <w:pPr>
        <w:pStyle w:val="Heading3"/>
        <w:spacing w:line="480" w:lineRule="auto"/>
        <w:jc w:val="both"/>
      </w:pPr>
      <w:r w:rsidRPr="00F3645B">
        <w:t>CA</w:t>
      </w:r>
    </w:p>
    <w:p w14:paraId="1D73F878" w14:textId="21339FCD" w:rsidR="00F377AC" w:rsidRPr="00F3645B" w:rsidRDefault="00D46637" w:rsidP="00D46637">
      <w:pPr>
        <w:spacing w:line="480" w:lineRule="auto"/>
        <w:jc w:val="both"/>
        <w:rPr>
          <w:szCs w:val="18"/>
        </w:rPr>
      </w:pPr>
      <w:r>
        <w:t>CA</w:t>
      </w:r>
      <w:r w:rsidR="00F377AC" w:rsidRPr="00F3645B">
        <w:t xml:space="preserve"> blood flow did not increase significantly after a meal for any group</w:t>
      </w:r>
      <w:r w:rsidR="009C240F">
        <w:t xml:space="preserve">, </w:t>
      </w:r>
      <w:r>
        <w:t xml:space="preserve">however, </w:t>
      </w:r>
      <w:r w:rsidR="009C240F">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9C240F">
        <w:rPr>
          <w:szCs w:val="18"/>
        </w:rPr>
        <w:t>.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057247">
        <w:rPr>
          <w:szCs w:val="18"/>
        </w:rPr>
        <w:t xml:space="preserve"> </w:t>
      </w:r>
      <w:r w:rsidR="00187CD8" w:rsidRPr="00F3645B">
        <w:rPr>
          <w:szCs w:val="18"/>
        </w:rPr>
        <w:t xml:space="preserve">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p>
    <w:p w14:paraId="6EBFF637" w14:textId="0F688B25" w:rsidR="00202A7E" w:rsidRPr="00F3645B" w:rsidRDefault="00202A7E" w:rsidP="00D46637">
      <w:pPr>
        <w:pStyle w:val="Heading3"/>
        <w:spacing w:line="480" w:lineRule="auto"/>
        <w:jc w:val="both"/>
      </w:pPr>
      <w:r w:rsidRPr="00F3645B">
        <w:t>SMV</w:t>
      </w:r>
    </w:p>
    <w:p w14:paraId="38AEB873" w14:textId="065F3C1D" w:rsidR="00244162" w:rsidRPr="00F3645B" w:rsidRDefault="00244162" w:rsidP="00D46637">
      <w:pPr>
        <w:spacing w:line="480" w:lineRule="auto"/>
        <w:jc w:val="both"/>
        <w:rPr>
          <w:szCs w:val="18"/>
        </w:rPr>
      </w:pPr>
      <w:r w:rsidRPr="00F3645B">
        <w:t xml:space="preserve">SMV blood flow </w:t>
      </w:r>
      <w:r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Pr="00F3645B">
        <w:rPr>
          <w:szCs w:val="18"/>
        </w:rPr>
        <w:t xml:space="preserve">) </w:t>
      </w:r>
      <w:r w:rsidR="00006EF1" w:rsidRPr="00F3645B">
        <w:rPr>
          <w:szCs w:val="18"/>
        </w:rPr>
        <w:t xml:space="preserve">and in </w:t>
      </w:r>
      <w:r w:rsidRPr="00F3645B">
        <w:rPr>
          <w:szCs w:val="18"/>
        </w:rPr>
        <w:t xml:space="preserve">the </w:t>
      </w:r>
      <w:r w:rsidR="00D062D3" w:rsidRPr="00F3645B">
        <w:rPr>
          <w:szCs w:val="18"/>
        </w:rPr>
        <w:t>CMI-</w:t>
      </w:r>
      <w:r w:rsidRPr="00F3645B">
        <w:rPr>
          <w:szCs w:val="18"/>
        </w:rPr>
        <w:t xml:space="preserve"> group </w:t>
      </w:r>
      <w:r w:rsidR="005208AE" w:rsidRPr="00F3645B">
        <w:t>(p=3.05e-06, d=</w:t>
      </w:r>
      <w:r w:rsidR="00553217" w:rsidRPr="00F3645B">
        <w:t>1.67</w:t>
      </w:r>
      <w:r w:rsidRPr="00F3645B">
        <w:t>).</w:t>
      </w:r>
      <w:r w:rsidRPr="00F3645B">
        <w:rPr>
          <w:sz w:val="18"/>
        </w:rPr>
        <w:t xml:space="preserve"> </w:t>
      </w:r>
      <w:r w:rsidRPr="00F3645B">
        <w:t>The CMI</w:t>
      </w:r>
      <w:r w:rsidR="00D062D3" w:rsidRPr="00F3645B">
        <w:t>+</w:t>
      </w:r>
      <w:r w:rsidRPr="00F3645B">
        <w:t xml:space="preserve"> group did not see a</w:t>
      </w:r>
      <w:r w:rsidR="00006EF1" w:rsidRPr="00F3645B">
        <w:t>ny</w:t>
      </w:r>
      <w:r w:rsidRPr="00F3645B">
        <w:t xml:space="preserve"> significant increase in SMV flow </w:t>
      </w:r>
      <w:r w:rsidR="00006EF1" w:rsidRPr="00F3645B">
        <w:t xml:space="preserve">after a meal </w:t>
      </w:r>
      <w:r w:rsidR="005208AE" w:rsidRPr="00F3645B">
        <w:t>(p=0.120, d=</w:t>
      </w:r>
      <w:r w:rsidRPr="00F3645B">
        <w:t xml:space="preserve">0.777). </w:t>
      </w:r>
      <w:r w:rsidRPr="00F3645B">
        <w:rPr>
          <w:szCs w:val="18"/>
        </w:rPr>
        <w:t>For the CMI</w:t>
      </w:r>
      <w:r w:rsidR="00D062D3" w:rsidRPr="00F3645B">
        <w:rPr>
          <w:szCs w:val="18"/>
        </w:rPr>
        <w:t>+</w:t>
      </w:r>
      <w:r w:rsidRPr="00F3645B">
        <w:rPr>
          <w:szCs w:val="18"/>
        </w:rPr>
        <w:t xml:space="preserve"> group, preprandial </w:t>
      </w:r>
      <w:r w:rsidR="00006EF1" w:rsidRPr="00F3645B">
        <w:rPr>
          <w:szCs w:val="18"/>
        </w:rPr>
        <w:t xml:space="preserve">SMV </w:t>
      </w:r>
      <w:r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Pr="00F3645B">
        <w:rPr>
          <w:szCs w:val="18"/>
        </w:rPr>
        <w:t>0.905) but</w:t>
      </w:r>
      <w:r w:rsidR="00006EF1" w:rsidRPr="00F3645B">
        <w:rPr>
          <w:szCs w:val="18"/>
        </w:rPr>
        <w:t xml:space="preserve"> was</w:t>
      </w:r>
      <w:r w:rsidRPr="00F3645B">
        <w:rPr>
          <w:szCs w:val="18"/>
        </w:rPr>
        <w:t xml:space="preserve"> not significantly higher </w:t>
      </w:r>
      <w:r w:rsidRPr="00F3645B">
        <w:rPr>
          <w:szCs w:val="18"/>
        </w:rPr>
        <w:lastRenderedPageBreak/>
        <w:t xml:space="preserve">than </w:t>
      </w:r>
      <w:r w:rsidR="005208AE" w:rsidRPr="00F3645B">
        <w:rPr>
          <w:szCs w:val="18"/>
        </w:rPr>
        <w:t xml:space="preserve">the </w:t>
      </w:r>
      <w:r w:rsidR="00D062D3" w:rsidRPr="00F3645B">
        <w:rPr>
          <w:szCs w:val="18"/>
        </w:rPr>
        <w:t>CMI-</w:t>
      </w:r>
      <w:r w:rsidR="005208AE" w:rsidRPr="00F3645B">
        <w:rPr>
          <w:szCs w:val="18"/>
        </w:rPr>
        <w:t xml:space="preserve"> group (p=0.074, d=</w:t>
      </w:r>
      <w:r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r w:rsidR="00006EF1" w:rsidRPr="00F3645B">
        <w:rPr>
          <w:szCs w:val="18"/>
        </w:rPr>
        <w:t>There</w:t>
      </w:r>
      <w:r w:rsidRPr="00F3645B">
        <w:rPr>
          <w:szCs w:val="18"/>
        </w:rPr>
        <w:t xml:space="preserve"> w</w:t>
      </w:r>
      <w:r w:rsidR="00057247">
        <w:rPr>
          <w:szCs w:val="18"/>
        </w:rPr>
        <w:t>ere</w:t>
      </w:r>
      <w:r w:rsidR="00006EF1" w:rsidRPr="00F3645B">
        <w:rPr>
          <w:szCs w:val="18"/>
        </w:rPr>
        <w:t xml:space="preserve"> also </w:t>
      </w:r>
      <w:r w:rsidRPr="00F3645B">
        <w:rPr>
          <w:szCs w:val="18"/>
        </w:rPr>
        <w:t>no significant difference</w:t>
      </w:r>
      <w:r w:rsidR="00057247">
        <w:rPr>
          <w:szCs w:val="18"/>
        </w:rPr>
        <w:t>s</w:t>
      </w:r>
      <w:r w:rsidRPr="00F3645B">
        <w:rPr>
          <w:szCs w:val="18"/>
        </w:rPr>
        <w:t xml:space="preserve"> in postprandial SMV flow </w:t>
      </w:r>
      <w:r w:rsidR="001A6E01" w:rsidRPr="00F3645B">
        <w:rPr>
          <w:szCs w:val="18"/>
        </w:rPr>
        <w:t>between any of the groups.</w:t>
      </w:r>
      <w:r w:rsidRPr="00F3645B">
        <w:rPr>
          <w:szCs w:val="18"/>
        </w:rPr>
        <w:t xml:space="preserve"> </w:t>
      </w:r>
      <w:r w:rsidR="00A65E2A" w:rsidRPr="00F3645B">
        <w:rPr>
          <w:szCs w:val="18"/>
        </w:rPr>
        <w:t>P</w:t>
      </w:r>
      <w:r w:rsidRPr="00F3645B">
        <w:rPr>
          <w:szCs w:val="18"/>
        </w:rPr>
        <w:t>ercent change in flow for the CMI</w:t>
      </w:r>
      <w:r w:rsidR="00D062D3" w:rsidRPr="00F3645B">
        <w:rPr>
          <w:szCs w:val="18"/>
        </w:rPr>
        <w:t>+</w:t>
      </w:r>
      <w:r w:rsidRPr="00F3645B">
        <w:rPr>
          <w:szCs w:val="18"/>
        </w:rPr>
        <w:t xml:space="preserve"> group was significantly </w:t>
      </w:r>
      <w:r w:rsidR="001A6E01" w:rsidRPr="00F3645B">
        <w:rPr>
          <w:szCs w:val="18"/>
        </w:rPr>
        <w:t>less</w:t>
      </w:r>
      <w:r w:rsidRPr="00F3645B">
        <w:rPr>
          <w:szCs w:val="18"/>
        </w:rPr>
        <w:t xml:space="preserve"> </w:t>
      </w:r>
      <w:r w:rsidR="00D46637">
        <w:rPr>
          <w:szCs w:val="18"/>
        </w:rPr>
        <w:t>compared to</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D46637">
        <w:rPr>
          <w:szCs w:val="18"/>
        </w:rPr>
        <w:t>.</w:t>
      </w:r>
    </w:p>
    <w:p w14:paraId="4C6EFB85" w14:textId="56513733" w:rsidR="00202A7E" w:rsidRPr="00F3645B" w:rsidRDefault="00202A7E" w:rsidP="00D46637">
      <w:pPr>
        <w:pStyle w:val="Heading3"/>
        <w:spacing w:line="480" w:lineRule="auto"/>
        <w:jc w:val="both"/>
      </w:pPr>
      <w:r w:rsidRPr="00F3645B">
        <w:t>PV</w:t>
      </w:r>
    </w:p>
    <w:p w14:paraId="7690D817" w14:textId="2A0280E3" w:rsidR="004F57F7" w:rsidRPr="00F3645B" w:rsidRDefault="001A6E01" w:rsidP="00D46637">
      <w:pPr>
        <w:spacing w:line="480" w:lineRule="auto"/>
        <w:jc w:val="both"/>
      </w:pPr>
      <w:r w:rsidRPr="00F3645B">
        <w:t xml:space="preserve">In control subjects, </w:t>
      </w:r>
      <w:r w:rsidR="00553217" w:rsidRPr="00F3645B">
        <w:t>P</w:t>
      </w:r>
      <w:r w:rsidRPr="00F3645B">
        <w:t xml:space="preserve">V blood flow </w:t>
      </w:r>
      <w:r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Pr="00F3645B">
        <w:rPr>
          <w:szCs w:val="18"/>
        </w:rPr>
        <w:t xml:space="preserve">) as did the </w:t>
      </w:r>
      <w:r w:rsidR="00D062D3" w:rsidRPr="00F3645B">
        <w:rPr>
          <w:szCs w:val="18"/>
        </w:rPr>
        <w:t>CMI-</w:t>
      </w:r>
      <w:r w:rsidRPr="00F3645B">
        <w:rPr>
          <w:szCs w:val="18"/>
        </w:rPr>
        <w:t xml:space="preserve"> group </w:t>
      </w:r>
      <w:r w:rsidR="005208AE" w:rsidRPr="00F3645B">
        <w:t>(p=</w:t>
      </w:r>
      <w:r w:rsidR="00553217" w:rsidRPr="00F3645B">
        <w:t>1.60e-05</w:t>
      </w:r>
      <w:r w:rsidR="005208AE" w:rsidRPr="00F3645B">
        <w:t>, d=</w:t>
      </w:r>
      <w:r w:rsidR="00553217" w:rsidRPr="00F3645B">
        <w:t>1.690</w:t>
      </w:r>
      <w:r w:rsidRPr="00F3645B">
        <w:t>)</w:t>
      </w:r>
      <w:r w:rsidR="00D46637">
        <w:t xml:space="preserve"> while the </w:t>
      </w:r>
      <w:r w:rsidR="00253B92" w:rsidRPr="00F3645B">
        <w:t>CMI+ group did not see a significant increase in PV blood flow after a meal (p=</w:t>
      </w:r>
      <w:r w:rsidR="00081594" w:rsidRPr="00F3645B">
        <w:t>0.243</w:t>
      </w:r>
      <w:r w:rsidR="00253B92" w:rsidRPr="00F3645B">
        <w:t>, d=</w:t>
      </w:r>
      <w:r w:rsidR="00081594" w:rsidRPr="00F3645B">
        <w:t>0.362</w:t>
      </w:r>
      <w:r w:rsidR="00253B92" w:rsidRPr="00F3645B">
        <w:t>).</w:t>
      </w:r>
      <w:r w:rsidR="001E19F3" w:rsidRPr="00F3645B">
        <w:rPr>
          <w:szCs w:val="18"/>
        </w:rPr>
        <w:t xml:space="preserve"> </w:t>
      </w:r>
      <w:r w:rsidR="00D46637">
        <w:rPr>
          <w:szCs w:val="18"/>
        </w:rPr>
        <w:t>Additionally, p</w:t>
      </w:r>
      <w:r w:rsidR="00AA66D5" w:rsidRPr="00F3645B">
        <w:rPr>
          <w:szCs w:val="18"/>
        </w:rPr>
        <w:t>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p>
    <w:p w14:paraId="582E4563" w14:textId="4BA7FCFD" w:rsidR="00AF5654" w:rsidRPr="00F3645B" w:rsidRDefault="0036583F" w:rsidP="00D46637">
      <w:pPr>
        <w:pStyle w:val="Heading2"/>
        <w:spacing w:line="480" w:lineRule="auto"/>
        <w:jc w:val="both"/>
      </w:pPr>
      <w:r w:rsidRPr="00F3645B">
        <w:t>Flow</w:t>
      </w:r>
      <w:r w:rsidR="00810AAC" w:rsidRPr="00F3645B">
        <w:t xml:space="preserve"> Consistency</w:t>
      </w:r>
    </w:p>
    <w:p w14:paraId="73BCDE98" w14:textId="4D1E4719" w:rsidR="0036583F" w:rsidRPr="00F3645B" w:rsidRDefault="00D41C35" w:rsidP="00D46637">
      <w:pPr>
        <w:spacing w:line="480" w:lineRule="auto"/>
        <w:jc w:val="both"/>
        <w:rPr>
          <w:rFonts w:eastAsiaTheme="minorEastAsia"/>
        </w:rPr>
      </w:pPr>
      <w:r>
        <w:t>Correlation analysis</w:t>
      </w:r>
      <w:r w:rsidR="00AF5654" w:rsidRPr="00F3645B">
        <w:t xml:space="preserve"> </w:t>
      </w:r>
      <w:r w:rsidR="005D72C7" w:rsidRPr="00F3645B">
        <w:t xml:space="preserve">was </w:t>
      </w:r>
      <w:r w:rsidR="000C4700" w:rsidRPr="00F3645B">
        <w:t xml:space="preserve">successfully </w:t>
      </w:r>
      <w:r>
        <w:t>performed on</w:t>
      </w:r>
      <w:r w:rsidR="005D72C7" w:rsidRPr="00F3645B">
        <w:t xml:space="preserve">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 xml:space="preserve">values,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D46637">
        <w:rPr>
          <w:rFonts w:eastAsiaTheme="minorEastAsia"/>
        </w:rPr>
        <w:t>A s</w:t>
      </w:r>
      <w:r w:rsidR="004A675A" w:rsidRPr="00F3645B">
        <w:rPr>
          <w:rFonts w:eastAsiaTheme="minorEastAsia"/>
        </w:rPr>
        <w:t>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t>Correlation</w:t>
      </w:r>
      <w:r w:rsidR="007D7B42" w:rsidRPr="00F3645B">
        <w:t xml:space="preserve"> analysis was </w:t>
      </w:r>
      <w:r>
        <w:t>also performed on</w:t>
      </w:r>
      <w:r w:rsidR="007D7B42" w:rsidRPr="00F3645B">
        <w:t xml:space="preserve">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D46637">
        <w:rPr>
          <w:rFonts w:eastAsiaTheme="minorEastAsia"/>
        </w:rPr>
        <w:t>A s</w:t>
      </w:r>
      <w:r w:rsidR="004A675A" w:rsidRPr="00F3645B">
        <w:rPr>
          <w:rFonts w:eastAsiaTheme="minorEastAsia"/>
        </w:rPr>
        <w:t>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t>
      </w:r>
      <w:r w:rsidR="00057247">
        <w:rPr>
          <w:rFonts w:eastAsiaTheme="minorEastAsia"/>
        </w:rPr>
        <w:t xml:space="preserve">was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modalities </w:t>
      </w:r>
      <w:r w:rsidR="0036583F" w:rsidRPr="00F3645B">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 </w:instrText>
      </w:r>
      <w:r w:rsidR="00070D4F">
        <w:fldChar w:fldCharType="begin">
          <w:fldData xml:space="preserve">PEVuZE5vdGU+PENpdGU+PEF1dGhvcj5MaTwvQXV0aG9yPjxZZWFyPjE5OTQ8L1llYXI+PFJlY051
bT45MTk8L1JlY051bT48RGlzcGxheVRleHQ+KDE0LTE3LDE5LDI2LTI4LDMwLTM2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070D4F">
        <w:instrText xml:space="preserve"> ADDIN EN.CITE.DATA </w:instrText>
      </w:r>
      <w:r w:rsidR="00070D4F">
        <w:fldChar w:fldCharType="end"/>
      </w:r>
      <w:r w:rsidR="0036583F" w:rsidRPr="00F3645B">
        <w:fldChar w:fldCharType="separate"/>
      </w:r>
      <w:r w:rsidR="00070D4F">
        <w:rPr>
          <w:noProof/>
        </w:rPr>
        <w:t>(</w:t>
      </w:r>
      <w:hyperlink w:anchor="_ENREF_14" w:tooltip="Li, 1994 #919" w:history="1">
        <w:r w:rsidR="008A3003">
          <w:rPr>
            <w:noProof/>
          </w:rPr>
          <w:t>14-17</w:t>
        </w:r>
      </w:hyperlink>
      <w:r w:rsidR="00070D4F">
        <w:rPr>
          <w:noProof/>
        </w:rPr>
        <w:t>,</w:t>
      </w:r>
      <w:hyperlink w:anchor="_ENREF_19" w:tooltip="Roldan-Alzate, 2015 #874" w:history="1">
        <w:r w:rsidR="008A3003">
          <w:rPr>
            <w:noProof/>
          </w:rPr>
          <w:t>19</w:t>
        </w:r>
      </w:hyperlink>
      <w:r w:rsidR="00070D4F">
        <w:rPr>
          <w:noProof/>
        </w:rPr>
        <w:t>,</w:t>
      </w:r>
      <w:hyperlink w:anchor="_ENREF_26" w:tooltip="Burkart, 1993 #893" w:history="1">
        <w:r w:rsidR="008A3003">
          <w:rPr>
            <w:noProof/>
          </w:rPr>
          <w:t>26-28</w:t>
        </w:r>
      </w:hyperlink>
      <w:r w:rsidR="00070D4F">
        <w:rPr>
          <w:noProof/>
        </w:rPr>
        <w:t>,</w:t>
      </w:r>
      <w:hyperlink w:anchor="_ENREF_30" w:tooltip="Les, 2010 #915" w:history="1">
        <w:r w:rsidR="008A3003">
          <w:rPr>
            <w:noProof/>
          </w:rPr>
          <w:t>30-36</w:t>
        </w:r>
      </w:hyperlink>
      <w:r w:rsidR="00070D4F">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D46637">
      <w:pPr>
        <w:pStyle w:val="Heading2"/>
        <w:spacing w:line="480" w:lineRule="auto"/>
        <w:jc w:val="both"/>
      </w:pPr>
      <w:r w:rsidRPr="00F3645B">
        <w:lastRenderedPageBreak/>
        <w:t>PC Angiograms</w:t>
      </w:r>
    </w:p>
    <w:p w14:paraId="72D1D5AF" w14:textId="37EC1709" w:rsidR="008D2C98" w:rsidRPr="00F3645B" w:rsidRDefault="00AE4424" w:rsidP="00D46637">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7EC43988" w:rsidR="000E7C34" w:rsidRPr="00F3645B" w:rsidRDefault="00E44C85" w:rsidP="00D46637">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t>
      </w:r>
      <w:r w:rsidR="001611BD">
        <w:t xml:space="preserve">artery </w:t>
      </w:r>
      <w:r w:rsidR="004A675A" w:rsidRPr="00F3645B">
        <w:t>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w:t>
      </w:r>
      <w:r w:rsidR="001611BD">
        <w:t xml:space="preserve">Distal </w:t>
      </w:r>
      <w:r w:rsidR="00D74C52" w:rsidRPr="00F3645B">
        <w:t xml:space="preserve">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577C29B9" w:rsidR="007757EC" w:rsidRDefault="00224F00" w:rsidP="00D46637">
      <w:pPr>
        <w:pStyle w:val="Heading1"/>
        <w:spacing w:line="480" w:lineRule="auto"/>
        <w:jc w:val="both"/>
      </w:pPr>
      <w:r w:rsidRPr="00F3645B">
        <w:t>Discussion</w:t>
      </w:r>
      <w:r w:rsidR="00D02C24" w:rsidRPr="00F3645B">
        <w:t>:</w:t>
      </w:r>
    </w:p>
    <w:p w14:paraId="24F9EA01" w14:textId="7D4FDE20" w:rsidR="00F21097" w:rsidRDefault="00070D4F" w:rsidP="00D46637">
      <w:pPr>
        <w:pStyle w:val="NoSpacing"/>
        <w:spacing w:line="480" w:lineRule="auto"/>
        <w:jc w:val="both"/>
      </w:pPr>
      <w:r w:rsidRPr="00070D4F">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 </w:instrText>
      </w:r>
      <w:r w:rsidRP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Pr="00070D4F">
        <w:instrText xml:space="preserve"> ADDIN EN.CITE.DATA </w:instrText>
      </w:r>
      <w:r w:rsidRPr="00070D4F">
        <w:fldChar w:fldCharType="end"/>
      </w:r>
      <w:r w:rsidRPr="00070D4F">
        <w:fldChar w:fldCharType="separate"/>
      </w:r>
      <w:r w:rsidRPr="00070D4F">
        <w:rPr>
          <w:noProof/>
        </w:rPr>
        <w:t>(</w:t>
      </w:r>
      <w:hyperlink w:anchor="_ENREF_14" w:tooltip="Li, 1994 #919" w:history="1">
        <w:r w:rsidR="008A3003" w:rsidRPr="00070D4F">
          <w:rPr>
            <w:noProof/>
          </w:rPr>
          <w:t>14-17</w:t>
        </w:r>
      </w:hyperlink>
      <w:r w:rsidRPr="00070D4F">
        <w:rPr>
          <w:noProof/>
        </w:rPr>
        <w:t>)</w:t>
      </w:r>
      <w:r w:rsidRPr="00070D4F">
        <w:fldChar w:fldCharType="end"/>
      </w:r>
      <w:r w:rsidRPr="00070D4F">
        <w:t xml:space="preserve"> and demonstrated the potential of 4D flow MRI studies to help disentangle the complex flow patterns observed in CMI. Firstly, 4D flow MRI provides simultaneous acquisition of both hemodynamic information and an MRA. Previous studies showed </w:t>
      </w:r>
      <w:r w:rsidRPr="00070D4F">
        <w:lastRenderedPageBreak/>
        <w:t xml:space="preserve">that 3D PC MRA can accurately measure vessel lumens of renal arteries </w:t>
      </w:r>
      <w:r w:rsidRPr="00070D4F">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 </w:instrText>
      </w:r>
      <w:r w:rsidR="008A3003">
        <w:fldChar w:fldCharType="begin">
          <w:fldData xml:space="preserve">PEVuZE5vdGU+PENpdGU+PEF1dGhvcj5GcmFuY29pczwvQXV0aG9yPjxZZWFyPjIwMTE8L1llYXI+
PFJlY051bT45NDQ8L1JlY051bT48RGlzcGxheVRleHQ+KDM3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8A3003">
        <w:instrText xml:space="preserve"> ADDIN EN.CITE.DATA </w:instrText>
      </w:r>
      <w:r w:rsidR="008A3003">
        <w:fldChar w:fldCharType="end"/>
      </w:r>
      <w:r w:rsidRPr="00070D4F">
        <w:fldChar w:fldCharType="separate"/>
      </w:r>
      <w:r>
        <w:rPr>
          <w:noProof/>
        </w:rPr>
        <w:t>(</w:t>
      </w:r>
      <w:hyperlink w:anchor="_ENREF_37" w:tooltip="Francois, 2011 #944" w:history="1">
        <w:r w:rsidR="008A3003">
          <w:rPr>
            <w:noProof/>
          </w:rPr>
          <w:t>37</w:t>
        </w:r>
      </w:hyperlink>
      <w:r>
        <w:rPr>
          <w:noProof/>
        </w:rPr>
        <w:t>)</w:t>
      </w:r>
      <w:r w:rsidRPr="00070D4F">
        <w:fldChar w:fldCharType="end"/>
      </w:r>
      <w:r w:rsidRPr="00070D4F">
        <w:t xml:space="preserve"> and identify areas of stenoses in suspected chronic mesenteric patients </w:t>
      </w:r>
      <w:r w:rsidRPr="00070D4F">
        <w:fldChar w:fldCharType="begin"/>
      </w:r>
      <w:r>
        <w:instrText xml:space="preserve"> ADDIN EN.CITE &lt;EndNote&gt;&lt;Cite&gt;&lt;Author&gt;Wasser&lt;/Author&gt;&lt;Year&gt;1996&lt;/Year&gt;&lt;RecNum&gt;917&lt;/RecNum&gt;&lt;DisplayText&gt;(38)&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Pr="00070D4F">
        <w:fldChar w:fldCharType="separate"/>
      </w:r>
      <w:r>
        <w:rPr>
          <w:noProof/>
        </w:rPr>
        <w:t>(</w:t>
      </w:r>
      <w:hyperlink w:anchor="_ENREF_38" w:tooltip="Wasser, 1996 #917" w:history="1">
        <w:r w:rsidR="008A3003">
          <w:rPr>
            <w:noProof/>
          </w:rPr>
          <w:t>38</w:t>
        </w:r>
      </w:hyperlink>
      <w:r>
        <w:rPr>
          <w:noProof/>
        </w:rPr>
        <w:t>)</w:t>
      </w:r>
      <w:r w:rsidRPr="00070D4F">
        <w:fldChar w:fldCharType="end"/>
      </w:r>
      <w:r w:rsidRPr="00070D4F">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w:t>
      </w:r>
      <w:r w:rsidR="00D46637">
        <w:t xml:space="preserve">may </w:t>
      </w:r>
      <w:r w:rsidRPr="00070D4F">
        <w:t xml:space="preserve">help overcome user- and patient-dependent issues associated with </w:t>
      </w:r>
      <w:r w:rsidR="00057247">
        <w:t>ultrasound</w:t>
      </w:r>
      <w:r w:rsidRPr="00070D4F">
        <w:t>. Thirdly, retrospective analysis is possible for any vessel (including collaterals) within the imaging volume</w:t>
      </w:r>
      <w:r w:rsidR="001611BD">
        <w:t xml:space="preserve"> </w:t>
      </w:r>
      <w:r w:rsidRPr="00070D4F">
        <w:t>without scan time penalty</w:t>
      </w:r>
      <w:r w:rsidR="00D46637">
        <w:t>,</w:t>
      </w:r>
      <w:r w:rsidRPr="00070D4F">
        <w:t xml:space="preserve"> unlike 2D PC-MRI. Lastly, 4D flow MRI using an accelerated sequence such as PC-VIPR requires only a short 10-minute free</w:t>
      </w:r>
      <w:r w:rsidR="00D46637">
        <w:t>-</w:t>
      </w:r>
      <w:r w:rsidRPr="00070D4F">
        <w:t>breathing scan session while retaining high temporal and spatial resolution.</w:t>
      </w:r>
    </w:p>
    <w:p w14:paraId="7CFD68B1" w14:textId="77777777" w:rsidR="00AB6950" w:rsidRDefault="00AB6950" w:rsidP="00D46637">
      <w:pPr>
        <w:pStyle w:val="Heading2"/>
        <w:spacing w:line="480" w:lineRule="auto"/>
        <w:jc w:val="both"/>
      </w:pPr>
      <w:r>
        <w:t>Flow Consistency</w:t>
      </w:r>
    </w:p>
    <w:p w14:paraId="54207A37" w14:textId="6F73F262" w:rsidR="00AB6950" w:rsidRPr="00AB6950" w:rsidRDefault="001611BD" w:rsidP="00D46637">
      <w:pPr>
        <w:spacing w:line="480" w:lineRule="auto"/>
        <w:jc w:val="both"/>
        <w:rPr>
          <w:rFonts w:eastAsiaTheme="minorEastAsia"/>
        </w:rPr>
      </w:pPr>
      <w:r>
        <w:t>Correlation analysis</w:t>
      </w:r>
      <w:r w:rsidR="00AB6950" w:rsidRPr="00724756">
        <w:t xml:space="preserve"> showed</w:t>
      </w:r>
      <w:r w:rsidR="00AB6950" w:rsidRPr="00724756">
        <w:rPr>
          <w:noProof/>
        </w:rPr>
        <w:t xml:space="preserve"> </w:t>
      </w:r>
      <w:r w:rsidR="00D41C35">
        <w:rPr>
          <w:noProof/>
        </w:rPr>
        <w:t xml:space="preserve">strong </w:t>
      </w:r>
      <w:r w:rsidR="00AB6950" w:rsidRPr="00724756">
        <w:t xml:space="preserve">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B6950" w:rsidRPr="00724756">
        <w:t xml:space="preserve"> (the differenc</w:t>
      </w:r>
      <w:r w:rsidR="00AB6950" w:rsidRPr="00724756">
        <w:rPr>
          <w:noProof/>
        </w:rPr>
        <w:t xml:space="preserve">e between </w:t>
      </w:r>
      <w:r w:rsidR="00AB6950"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sum of flow rates in vessels exiting between these aortic segments) in </w:t>
      </w:r>
      <w:r>
        <w:rPr>
          <w:rFonts w:eastAsiaTheme="minorEastAsia"/>
        </w:rPr>
        <w:t>both t</w:t>
      </w:r>
      <w:r w:rsidR="00AB6950" w:rsidRPr="00724756">
        <w:rPr>
          <w:rFonts w:eastAsiaTheme="minorEastAsia"/>
        </w:rPr>
        <w: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The slope for both regression models was less than unity, indicating that some flow was not being accounted for in</w:t>
      </w:r>
      <w:r w:rsidR="00724756">
        <w:rPr>
          <w:rFonts w:eastAsiaTheme="minorEastAsia"/>
        </w:rPr>
        <w:t xml:space="preserve"> the</w:t>
      </w:r>
      <w:r w:rsidR="00AB6950"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xml:space="preserve"> measurements.</w:t>
      </w:r>
      <w:r w:rsidR="00AB6950">
        <w:rPr>
          <w:rFonts w:eastAsiaTheme="minorEastAsia"/>
        </w:rPr>
        <w:t xml:space="preserve"> This discrepancy is likely due to small, unmeasured collaterals and measurement errors. Despite this, </w:t>
      </w:r>
      <w:r w:rsidR="004A675A">
        <w:rPr>
          <w:rFonts w:eastAsiaTheme="minorEastAsia"/>
        </w:rPr>
        <w:t>the strong</w:t>
      </w:r>
      <w:r w:rsidR="00AB6950">
        <w:rPr>
          <w:rFonts w:eastAsiaTheme="minorEastAsia"/>
        </w:rPr>
        <w:t xml:space="preserve"> correlation reflect</w:t>
      </w:r>
      <w:r w:rsidR="004A675A">
        <w:rPr>
          <w:rFonts w:eastAsiaTheme="minorEastAsia"/>
        </w:rPr>
        <w:t>s</w:t>
      </w:r>
      <w:r w:rsidR="00AB6950">
        <w:rPr>
          <w:rFonts w:eastAsiaTheme="minorEastAsia"/>
        </w:rPr>
        <w:t xml:space="preserve"> good internal consistency and thus supports the feasibility of 4D flow measurements. </w:t>
      </w:r>
      <w:r w:rsidR="008D2FFB">
        <w:rPr>
          <w:rFonts w:eastAsiaTheme="minorEastAsia"/>
        </w:rPr>
        <w:t>Additionally,</w:t>
      </w:r>
      <w:r w:rsidR="00AB6950">
        <w:rPr>
          <w:rFonts w:eastAsiaTheme="minorEastAsia"/>
        </w:rPr>
        <w:t xml:space="preserve"> flow rates in this study agreed well with flow rates reported </w:t>
      </w:r>
      <w:r>
        <w:rPr>
          <w:rFonts w:eastAsiaTheme="minorEastAsia"/>
        </w:rPr>
        <w:t>from</w:t>
      </w:r>
      <w:r w:rsidR="00AB6950">
        <w:rPr>
          <w:rFonts w:eastAsiaTheme="minorEastAsia"/>
        </w:rPr>
        <w:t xml:space="preserve">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D46637">
      <w:pPr>
        <w:pStyle w:val="Heading2"/>
        <w:spacing w:line="480" w:lineRule="auto"/>
        <w:jc w:val="both"/>
      </w:pPr>
      <w:r>
        <w:t>Flow Analysis</w:t>
      </w:r>
    </w:p>
    <w:p w14:paraId="0883C395" w14:textId="431C7A67" w:rsidR="006356BB" w:rsidRDefault="009D572B" w:rsidP="00D46637">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 </w:instrText>
      </w:r>
      <w:r w:rsidR="00070D4F">
        <w:fldChar w:fldCharType="begin">
          <w:fldData xml:space="preserve">PEVuZE5vdGU+PENpdGU+PEF1dGhvcj5TaWViZXI8L0F1dGhvcj48WWVhcj4xOTkxPC9ZZWFyPjxS
ZWNOdW0+OTA5PC9SZWNOdW0+PERpc3BsYXlUZXh0PigyMCwzMi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070D4F">
        <w:instrText xml:space="preserve"> ADDIN EN.CITE.DATA </w:instrText>
      </w:r>
      <w:r w:rsidR="00070D4F">
        <w:fldChar w:fldCharType="end"/>
      </w:r>
      <w:r w:rsidR="001152C0">
        <w:fldChar w:fldCharType="separate"/>
      </w:r>
      <w:r w:rsidR="00070D4F">
        <w:rPr>
          <w:noProof/>
        </w:rPr>
        <w:t>(</w:t>
      </w:r>
      <w:hyperlink w:anchor="_ENREF_20" w:tooltip="Someya, 2008 #879" w:history="1">
        <w:r w:rsidR="008A3003">
          <w:rPr>
            <w:noProof/>
          </w:rPr>
          <w:t>20</w:t>
        </w:r>
      </w:hyperlink>
      <w:r w:rsidR="00070D4F">
        <w:rPr>
          <w:noProof/>
        </w:rPr>
        <w:t>,</w:t>
      </w:r>
      <w:hyperlink w:anchor="_ENREF_32" w:tooltip="Sieber, 1991 #909" w:history="1">
        <w:r w:rsidR="008A3003">
          <w:rPr>
            <w:noProof/>
          </w:rPr>
          <w:t>32</w:t>
        </w:r>
      </w:hyperlink>
      <w:r w:rsidR="00070D4F">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w:t>
      </w:r>
      <w:r>
        <w:lastRenderedPageBreak/>
        <w:t>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w:t>
      </w:r>
      <w:r w:rsidR="001611BD">
        <w:t>CMI- group</w:t>
      </w:r>
      <w:r w:rsidR="00A00FE2">
        <w:t>.</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070D4F">
        <w:instrText xml:space="preserve"> ADDIN EN.CITE &lt;EndNote&gt;&lt;Cite&gt;&lt;Author&gt;Waaler&lt;/Author&gt;&lt;Year&gt;1991&lt;/Year&gt;&lt;RecNum&gt;910&lt;/RecNum&gt;&lt;DisplayText&gt;(39)&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070D4F">
        <w:rPr>
          <w:noProof/>
        </w:rPr>
        <w:t>(</w:t>
      </w:r>
      <w:hyperlink w:anchor="_ENREF_39" w:tooltip="Waaler, 1991 #910" w:history="1">
        <w:r w:rsidR="008A3003">
          <w:rPr>
            <w:noProof/>
          </w:rPr>
          <w:t>39</w:t>
        </w:r>
      </w:hyperlink>
      <w:r w:rsidR="00070D4F">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d flow increases in any vessel. Furthermore, p</w:t>
      </w:r>
      <w:r w:rsidR="00525D0C">
        <w:t>ostprandial blood flow responses (percent changes in blood flow) in the</w:t>
      </w:r>
      <w:r w:rsidR="00D21ECE">
        <w:t xml:space="preserve"> </w:t>
      </w:r>
      <w:r w:rsidR="00525D0C">
        <w:t>SMA, SMV, and PV 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 </w:instrText>
      </w:r>
      <w:r w:rsidR="00070D4F">
        <w:fldChar w:fldCharType="begin">
          <w:fldData xml:space="preserve">PEVuZE5vdGU+PENpdGU+PEF1dGhvcj5CdXJrYXJ0PC9BdXRob3I+PFllYXI+MTk5NTwvWWVhcj48
UmVjTnVtPjg5MjwvUmVjTnVtPjxEaXNwbGF5VGV4dD4oMTQtMTc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070D4F">
        <w:instrText xml:space="preserve"> ADDIN EN.CITE.DATA </w:instrText>
      </w:r>
      <w:r w:rsidR="00070D4F">
        <w:fldChar w:fldCharType="end"/>
      </w:r>
      <w:r w:rsidR="00065FDA">
        <w:fldChar w:fldCharType="separate"/>
      </w:r>
      <w:r w:rsidR="00070D4F">
        <w:rPr>
          <w:noProof/>
        </w:rPr>
        <w:t>(</w:t>
      </w:r>
      <w:hyperlink w:anchor="_ENREF_14" w:tooltip="Li, 1994 #919" w:history="1">
        <w:r w:rsidR="008A3003">
          <w:rPr>
            <w:noProof/>
          </w:rPr>
          <w:t>14-17</w:t>
        </w:r>
      </w:hyperlink>
      <w:r w:rsidR="00070D4F">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070D4F">
        <w:rPr>
          <w:noProof/>
        </w:rPr>
        <w:t>(</w:t>
      </w:r>
      <w:hyperlink w:anchor="_ENREF_20" w:tooltip="Someya, 2008 #879" w:history="1">
        <w:r w:rsidR="008A3003">
          <w:rPr>
            <w:noProof/>
          </w:rPr>
          <w:t>20</w:t>
        </w:r>
      </w:hyperlink>
      <w:r w:rsidR="00070D4F">
        <w:rPr>
          <w:noProof/>
        </w:rPr>
        <w:t>)</w:t>
      </w:r>
      <w:r w:rsidR="00065FDA">
        <w:fldChar w:fldCharType="end"/>
      </w:r>
      <w:r w:rsidR="00E20690">
        <w:t xml:space="preserve">. </w:t>
      </w:r>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p>
    <w:p w14:paraId="483C60BE" w14:textId="51053304" w:rsidR="00314C18" w:rsidRDefault="00D062D3" w:rsidP="00D46637">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celiac 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 </w:instrText>
      </w:r>
      <w:r w:rsidR="00070D4F">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070D4F">
        <w:instrText xml:space="preserve"> ADDIN EN.CITE.DATA </w:instrText>
      </w:r>
      <w:r w:rsidR="00070D4F">
        <w:fldChar w:fldCharType="end"/>
      </w:r>
      <w:r w:rsidR="00DB1A1C">
        <w:fldChar w:fldCharType="separate"/>
      </w:r>
      <w:r w:rsidR="00070D4F">
        <w:rPr>
          <w:noProof/>
        </w:rPr>
        <w:t>(</w:t>
      </w:r>
      <w:hyperlink w:anchor="_ENREF_16" w:tooltip="Li, 1995 #918" w:history="1">
        <w:r w:rsidR="008A3003">
          <w:rPr>
            <w:noProof/>
          </w:rPr>
          <w:t>16</w:t>
        </w:r>
      </w:hyperlink>
      <w:r w:rsidR="00070D4F">
        <w:rPr>
          <w:noProof/>
        </w:rPr>
        <w:t>,</w:t>
      </w:r>
      <w:hyperlink w:anchor="_ENREF_17" w:tooltip="Dalman, 1996 #896" w:history="1">
        <w:r w:rsidR="008A3003">
          <w:rPr>
            <w:noProof/>
          </w:rPr>
          <w:t>17</w:t>
        </w:r>
      </w:hyperlink>
      <w:r w:rsidR="00070D4F">
        <w:rPr>
          <w:noProof/>
        </w:rPr>
        <w:t>)</w:t>
      </w:r>
      <w:r w:rsidR="00DB1A1C">
        <w:fldChar w:fldCharType="end"/>
      </w:r>
      <w:r w:rsidR="00314C18">
        <w:t xml:space="preserve">. </w:t>
      </w:r>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xml:space="preserve">, resulting in higher preprandial flow values and thus diminished SMA flow responses.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2F9535C8" w:rsidR="0008442C" w:rsidRDefault="00006490" w:rsidP="00D46637">
      <w:pPr>
        <w:spacing w:line="480" w:lineRule="auto"/>
        <w:jc w:val="both"/>
      </w:pPr>
      <w:r>
        <w:lastRenderedPageBreak/>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 </w:instrText>
      </w:r>
      <w:r w:rsidR="008A3003">
        <w:fldChar w:fldCharType="begin">
          <w:fldData xml:space="preserve">PEVuZE5vdGU+PENpdGU+PEF1dGhvcj5MaTwvQXV0aG9yPjxZZWFyPjE5OTU8L1llYXI+PFJlY051
bT45MTg8L1JlY051bT48RGlzcGxheVRleHQ+KDE2LDE3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8A3003">
        <w:instrText xml:space="preserve"> ADDIN EN.CITE.DATA </w:instrText>
      </w:r>
      <w:r w:rsidR="008A3003">
        <w:fldChar w:fldCharType="end"/>
      </w:r>
      <w:r w:rsidR="00065FDA">
        <w:fldChar w:fldCharType="separate"/>
      </w:r>
      <w:r w:rsidR="008A3003">
        <w:rPr>
          <w:noProof/>
        </w:rPr>
        <w:t>(</w:t>
      </w:r>
      <w:hyperlink w:anchor="_ENREF_16" w:tooltip="Li, 1995 #918" w:history="1">
        <w:r w:rsidR="008A3003">
          <w:rPr>
            <w:noProof/>
          </w:rPr>
          <w:t>16</w:t>
        </w:r>
      </w:hyperlink>
      <w:r w:rsidR="008A3003">
        <w:rPr>
          <w:noProof/>
        </w:rPr>
        <w:t>,</w:t>
      </w:r>
      <w:hyperlink w:anchor="_ENREF_17" w:tooltip="Dalman, 1996 #896" w:history="1">
        <w:r w:rsidR="008A3003">
          <w:rPr>
            <w:noProof/>
          </w:rPr>
          <w:t>17</w:t>
        </w:r>
      </w:hyperlink>
      <w:r w:rsidR="008A3003">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D46637">
      <w:pPr>
        <w:pStyle w:val="Heading2"/>
        <w:spacing w:line="480" w:lineRule="auto"/>
        <w:jc w:val="both"/>
      </w:pPr>
      <w:r>
        <w:t>Limitations</w:t>
      </w:r>
    </w:p>
    <w:p w14:paraId="4FF3EE8E" w14:textId="0DF82225" w:rsidR="00C96F7F" w:rsidRDefault="005F2E0A" w:rsidP="00D46637">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scans were acquired with 1.5T and 3</w:t>
      </w:r>
      <w:r w:rsidR="008A3003">
        <w:t>.0</w:t>
      </w:r>
      <w:r w:rsidR="00D062D3">
        <w:t xml:space="preserve">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larger patient sample size</w:t>
      </w:r>
      <w:r w:rsidR="008A3003">
        <w:t>, particularly a larger CMI+ group,</w:t>
      </w:r>
      <w:r w:rsidR="00342548">
        <w:t xml:space="preserve"> is warranted </w:t>
      </w:r>
      <w:r w:rsidR="004A3662">
        <w:t>to further verify</w:t>
      </w:r>
      <w:r w:rsidR="00206C81">
        <w:t xml:space="preserve"> the findings in this study.</w:t>
      </w:r>
    </w:p>
    <w:p w14:paraId="0C530167" w14:textId="6C8745EF" w:rsidR="00226C58" w:rsidRDefault="00226C58" w:rsidP="00D46637">
      <w:pPr>
        <w:pStyle w:val="Heading2"/>
        <w:spacing w:line="480" w:lineRule="auto"/>
        <w:jc w:val="both"/>
      </w:pPr>
      <w:r>
        <w:t>Future Directions</w:t>
      </w:r>
    </w:p>
    <w:p w14:paraId="296FD3F6" w14:textId="41639AF3" w:rsidR="004A3662" w:rsidRDefault="00D9595B" w:rsidP="00D46637">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Because we aimed to measure 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w:t>
      </w:r>
      <w:r w:rsidR="005A6D59">
        <w:lastRenderedPageBreak/>
        <w:t>from either MRA or PC MRA angiograms may also be warranted to provide more insight into distinct hemodynamic flow patterns in the mesenteric vessels and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070D4F">
        <w:instrText xml:space="preserve"> ADDIN EN.CITE &lt;EndNote&gt;&lt;Cite&gt;&lt;Author&gt;Poole&lt;/Author&gt;&lt;Year&gt;1987&lt;/Year&gt;&lt;RecNum&gt;906&lt;/RecNum&gt;&lt;DisplayText&gt;(40)&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070D4F">
        <w:rPr>
          <w:noProof/>
        </w:rPr>
        <w:t>(</w:t>
      </w:r>
      <w:hyperlink w:anchor="_ENREF_40" w:tooltip="Poole, 1987 #906" w:history="1">
        <w:r w:rsidR="008A3003">
          <w:rPr>
            <w:noProof/>
          </w:rPr>
          <w:t>40</w:t>
        </w:r>
      </w:hyperlink>
      <w:r w:rsidR="00070D4F">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070D4F">
        <w:instrText xml:space="preserve"> ADDIN EN.CITE &lt;EndNote&gt;&lt;Cite&gt;&lt;Author&gt;Someya&lt;/Author&gt;&lt;Year&gt;2008&lt;/Year&gt;&lt;RecNum&gt;879&lt;/RecNum&gt;&lt;DisplayText&gt;(20)&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070D4F">
        <w:rPr>
          <w:noProof/>
        </w:rPr>
        <w:t>(</w:t>
      </w:r>
      <w:hyperlink w:anchor="_ENREF_20" w:tooltip="Someya, 2008 #879" w:history="1">
        <w:r w:rsidR="008A3003">
          <w:rPr>
            <w:noProof/>
          </w:rPr>
          <w:t>20</w:t>
        </w:r>
      </w:hyperlink>
      <w:r w:rsidR="00070D4F">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in the CA</w:t>
      </w:r>
      <w:r w:rsidR="008A3003">
        <w:t xml:space="preserve">, </w:t>
      </w:r>
      <w:r w:rsidR="00427208" w:rsidRPr="00F3645B">
        <w:t xml:space="preserve">SMA, IMA, and </w:t>
      </w:r>
      <w:r w:rsidR="008A3003">
        <w:t xml:space="preserve">associated </w:t>
      </w:r>
      <w:r w:rsidR="00427208" w:rsidRPr="00F3645B">
        <w:t xml:space="preserve">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the temporal nature of blood flow patterns and 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D46637">
      <w:pPr>
        <w:pStyle w:val="Heading2"/>
        <w:spacing w:line="480" w:lineRule="auto"/>
        <w:jc w:val="both"/>
      </w:pPr>
      <w:r>
        <w:t>Conclusion</w:t>
      </w:r>
    </w:p>
    <w:p w14:paraId="26ABF8E6" w14:textId="253C43E8" w:rsidR="00D062D3" w:rsidRDefault="00054FF8" w:rsidP="00D46637">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4D4019">
        <w:t>mesenteric vasculature</w:t>
      </w:r>
      <w:r w:rsidR="009E7958">
        <w:t>.</w:t>
      </w:r>
      <w:r w:rsidR="00DF2F01">
        <w:t xml:space="preserve"> 4D flow MRI possesses the unique</w:t>
      </w:r>
      <w:r w:rsidR="00E44C85">
        <w:t xml:space="preserve"> capab</w:t>
      </w:r>
      <w:r w:rsidR="00252E1B">
        <w:t xml:space="preserve">ility </w:t>
      </w:r>
      <w:r w:rsidR="00E44C85">
        <w:t>of obtaining</w:t>
      </w:r>
      <w:r w:rsidR="00DF2F01">
        <w:t xml:space="preserve"> complete</w:t>
      </w:r>
      <w:r w:rsidR="00E44C85">
        <w:t xml:space="preserve"> volumetric hemodynamic information in </w:t>
      </w:r>
      <w:r w:rsidR="00D91649">
        <w:t xml:space="preserve">a single </w:t>
      </w:r>
      <w:r w:rsidR="00E44C85">
        <w:t>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w:t>
      </w:r>
      <w:r w:rsidR="009E7958">
        <w:lastRenderedPageBreak/>
        <w:t>and PV 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D46637">
      <w:pPr>
        <w:spacing w:line="480" w:lineRule="auto"/>
        <w:jc w:val="both"/>
      </w:pPr>
    </w:p>
    <w:p w14:paraId="12D2269D" w14:textId="77777777" w:rsidR="00A13B16" w:rsidRDefault="00A13B16" w:rsidP="00D46637">
      <w:pPr>
        <w:spacing w:line="480" w:lineRule="auto"/>
        <w:jc w:val="both"/>
        <w:rPr>
          <w:rFonts w:eastAsiaTheme="majorEastAsia" w:cstheme="majorBidi"/>
          <w:b/>
          <w:sz w:val="28"/>
          <w:szCs w:val="32"/>
        </w:rPr>
      </w:pPr>
      <w:r>
        <w:br w:type="page"/>
      </w:r>
    </w:p>
    <w:p w14:paraId="6C2D71A7" w14:textId="3CA09752" w:rsidR="007635E5" w:rsidRPr="008D1027" w:rsidRDefault="007635E5" w:rsidP="00D46637">
      <w:pPr>
        <w:pStyle w:val="Heading1"/>
        <w:spacing w:line="480" w:lineRule="auto"/>
        <w:jc w:val="both"/>
        <w:rPr>
          <w:lang w:val="de-DE"/>
        </w:rPr>
      </w:pPr>
      <w:bookmarkStart w:id="2" w:name="_References:"/>
      <w:bookmarkEnd w:id="2"/>
      <w:r w:rsidRPr="008D1027">
        <w:rPr>
          <w:lang w:val="de-DE"/>
        </w:rPr>
        <w:lastRenderedPageBreak/>
        <w:t>References:</w:t>
      </w:r>
    </w:p>
    <w:p w14:paraId="66592050" w14:textId="77777777" w:rsidR="008A3003" w:rsidRPr="008A3003" w:rsidRDefault="00BD07AE" w:rsidP="00011078">
      <w:pPr>
        <w:pStyle w:val="EndNoteBibliography"/>
        <w:spacing w:after="0" w:line="480" w:lineRule="auto"/>
        <w:ind w:left="720" w:hanging="720"/>
      </w:pPr>
      <w:r>
        <w:fldChar w:fldCharType="begin"/>
      </w:r>
      <w:r w:rsidRPr="00D809BB">
        <w:rPr>
          <w:lang w:val="de-DE"/>
        </w:rPr>
        <w:instrText xml:space="preserve"> ADDIN EN.REFLIST </w:instrText>
      </w:r>
      <w:r>
        <w:fldChar w:fldCharType="separate"/>
      </w:r>
      <w:bookmarkStart w:id="3" w:name="_ENREF_1"/>
      <w:r w:rsidR="008A3003" w:rsidRPr="008A3003">
        <w:t>1.</w:t>
      </w:r>
      <w:r w:rsidR="008A3003" w:rsidRPr="008A3003">
        <w:tab/>
        <w:t>van Bockel JH, Geelkerken RH, Wasser MN. Chronic splanchnic ischaemia. Best Pract Res Clin Gastroenterol 2001;15(1):99-119.</w:t>
      </w:r>
      <w:bookmarkEnd w:id="3"/>
    </w:p>
    <w:p w14:paraId="5AC20703" w14:textId="77777777" w:rsidR="008A3003" w:rsidRPr="008A3003" w:rsidRDefault="008A3003" w:rsidP="00011078">
      <w:pPr>
        <w:pStyle w:val="EndNoteBibliography"/>
        <w:spacing w:after="0" w:line="480" w:lineRule="auto"/>
        <w:ind w:left="720" w:hanging="720"/>
      </w:pPr>
      <w:bookmarkStart w:id="4" w:name="_ENREF_2"/>
      <w:r w:rsidRPr="008A3003">
        <w:t>2.</w:t>
      </w:r>
      <w:r w:rsidRPr="008A3003">
        <w:tab/>
        <w:t>Kolkman JJ, Geelkerken RH. Diagnosis and treatment of chronic mesenteric ischemia: An update. Best Pract Res Clin Gastroenterol 2017;31(1):49-57.</w:t>
      </w:r>
      <w:bookmarkEnd w:id="4"/>
    </w:p>
    <w:p w14:paraId="24454653" w14:textId="77777777" w:rsidR="008A3003" w:rsidRPr="008A3003" w:rsidRDefault="008A3003" w:rsidP="00011078">
      <w:pPr>
        <w:pStyle w:val="EndNoteBibliography"/>
        <w:spacing w:after="0" w:line="480" w:lineRule="auto"/>
        <w:ind w:left="720" w:hanging="720"/>
      </w:pPr>
      <w:bookmarkStart w:id="5" w:name="_ENREF_3"/>
      <w:r w:rsidRPr="008A3003">
        <w:t>3.</w:t>
      </w:r>
      <w:r w:rsidRPr="008A3003">
        <w:tab/>
        <w:t>Stanton PE, Hollier PA, Seidel TW, Rosenthal D, Clark M, Lamis PA. Chronic intestinal ischemia: Diagnosis and therapy. Journal of Vascular Surgery 1986;4(4):338-344.</w:t>
      </w:r>
      <w:bookmarkEnd w:id="5"/>
    </w:p>
    <w:p w14:paraId="1755B7FA" w14:textId="77777777" w:rsidR="008A3003" w:rsidRPr="008A3003" w:rsidRDefault="008A3003" w:rsidP="00011078">
      <w:pPr>
        <w:pStyle w:val="EndNoteBibliography"/>
        <w:spacing w:after="0" w:line="480" w:lineRule="auto"/>
        <w:ind w:left="720" w:hanging="720"/>
      </w:pPr>
      <w:bookmarkStart w:id="6" w:name="_ENREF_4"/>
      <w:r w:rsidRPr="008A3003">
        <w:t>4.</w:t>
      </w:r>
      <w:r w:rsidRPr="008A3003">
        <w:tab/>
        <w:t>Sreenarasimhaiah J. Chronic mesenteric ischemia. Best Pract Res Clin Gastroenterol 2005;19(2):283-295.</w:t>
      </w:r>
      <w:bookmarkEnd w:id="6"/>
    </w:p>
    <w:p w14:paraId="10E41292" w14:textId="77777777" w:rsidR="008A3003" w:rsidRPr="008A3003" w:rsidRDefault="008A3003" w:rsidP="00011078">
      <w:pPr>
        <w:pStyle w:val="EndNoteBibliography"/>
        <w:spacing w:after="0" w:line="480" w:lineRule="auto"/>
        <w:ind w:left="720" w:hanging="720"/>
      </w:pPr>
      <w:bookmarkStart w:id="7" w:name="_ENREF_5"/>
      <w:r w:rsidRPr="008A3003">
        <w:t>5.</w:t>
      </w:r>
      <w:r w:rsidRPr="008A3003">
        <w:tab/>
        <w:t>Pillai AK, Kalva SP, Hsu SL, et al. Quality Improvement Guidelines for Mesenteric Angioplasty and Stent Placement for the Treatment of Chronic Mesenteric Ischemia. J Vasc Interv Radiol 2018;29(5):642-647.</w:t>
      </w:r>
      <w:bookmarkEnd w:id="7"/>
    </w:p>
    <w:p w14:paraId="0BDBE9B2" w14:textId="77777777" w:rsidR="008A3003" w:rsidRPr="008A3003" w:rsidRDefault="008A3003" w:rsidP="00011078">
      <w:pPr>
        <w:pStyle w:val="EndNoteBibliography"/>
        <w:spacing w:after="0" w:line="480" w:lineRule="auto"/>
        <w:ind w:left="720" w:hanging="720"/>
      </w:pPr>
      <w:bookmarkStart w:id="8" w:name="_ENREF_6"/>
      <w:r w:rsidRPr="008A3003">
        <w:t>6.</w:t>
      </w:r>
      <w:r w:rsidRPr="008A3003">
        <w:tab/>
        <w:t>Oliva IB, Davarpanah AH, Rybicki FJ, et al. ACR Appropriateness Criteria (R) imaging of mesenteric ischemia. Abdom Imaging 2013;38(4):714-719.</w:t>
      </w:r>
      <w:bookmarkEnd w:id="8"/>
    </w:p>
    <w:p w14:paraId="259A04F3" w14:textId="77777777" w:rsidR="008A3003" w:rsidRPr="008A3003" w:rsidRDefault="008A3003" w:rsidP="00011078">
      <w:pPr>
        <w:pStyle w:val="EndNoteBibliography"/>
        <w:spacing w:after="0" w:line="480" w:lineRule="auto"/>
        <w:ind w:left="720" w:hanging="720"/>
      </w:pPr>
      <w:bookmarkStart w:id="9" w:name="_ENREF_7"/>
      <w:r w:rsidRPr="008A3003">
        <w:t>7.</w:t>
      </w:r>
      <w:r w:rsidRPr="008A3003">
        <w:tab/>
        <w:t>Amin MA, Nooman NA, Moussa GI. Acute and chronic mesenteric ischemia: Multidetector CT and CT angiographic findings. The Egyptian Journal of Radiology and Nuclear Medicine 2014;45(4):1063-1070.</w:t>
      </w:r>
      <w:bookmarkEnd w:id="9"/>
    </w:p>
    <w:p w14:paraId="25F7336D" w14:textId="77777777" w:rsidR="008A3003" w:rsidRPr="008A3003" w:rsidRDefault="008A3003" w:rsidP="00011078">
      <w:pPr>
        <w:pStyle w:val="EndNoteBibliography"/>
        <w:spacing w:after="0" w:line="480" w:lineRule="auto"/>
        <w:ind w:left="720" w:hanging="720"/>
      </w:pPr>
      <w:bookmarkStart w:id="10" w:name="_ENREF_8"/>
      <w:r w:rsidRPr="008A3003">
        <w:t>8.</w:t>
      </w:r>
      <w:r w:rsidRPr="008A3003">
        <w:tab/>
        <w:t>Carlos RC, Stanley JC, Stafford-Johnson D, Prince MR. Interobserver variability in the evaluation of chronic mesenteric ischemia with gadolinium-enhanced MR angiography. Acad Radiol 2001;8(9):879-887.</w:t>
      </w:r>
      <w:bookmarkEnd w:id="10"/>
    </w:p>
    <w:p w14:paraId="25394654" w14:textId="77777777" w:rsidR="008A3003" w:rsidRPr="008A3003" w:rsidRDefault="008A3003" w:rsidP="00011078">
      <w:pPr>
        <w:pStyle w:val="EndNoteBibliography"/>
        <w:spacing w:after="0" w:line="480" w:lineRule="auto"/>
        <w:ind w:left="720" w:hanging="720"/>
      </w:pPr>
      <w:bookmarkStart w:id="11" w:name="_ENREF_9"/>
      <w:r w:rsidRPr="008A3003">
        <w:t>9.</w:t>
      </w:r>
      <w:r w:rsidRPr="008A3003">
        <w:tab/>
        <w:t>Meaney JF, Prince MR, Nostrant TT, Stanley JC. Gadolinium-enhanced MR angiography of visceral arteries in patients with suspected chronic mesenteric ischemia. J Magn Reson Imaging 1997;7(1):171-176.</w:t>
      </w:r>
      <w:bookmarkEnd w:id="11"/>
    </w:p>
    <w:p w14:paraId="34B17449" w14:textId="77777777" w:rsidR="008A3003" w:rsidRPr="008A3003" w:rsidRDefault="008A3003" w:rsidP="00011078">
      <w:pPr>
        <w:pStyle w:val="EndNoteBibliography"/>
        <w:spacing w:after="0" w:line="480" w:lineRule="auto"/>
        <w:ind w:left="720" w:hanging="720"/>
      </w:pPr>
      <w:bookmarkStart w:id="12" w:name="_ENREF_10"/>
      <w:r w:rsidRPr="008A3003">
        <w:lastRenderedPageBreak/>
        <w:t>10.</w:t>
      </w:r>
      <w:r w:rsidRPr="008A3003">
        <w:tab/>
        <w:t>Zwolak RM, Fillinger MF, Walsh DB, et al. Mesenteric and celiac duplex scanning: a validation study. J Vasc Surg 1998;27(6):1078-1087; discussion 1088.</w:t>
      </w:r>
      <w:bookmarkEnd w:id="12"/>
    </w:p>
    <w:p w14:paraId="2F212ACA" w14:textId="77777777" w:rsidR="008A3003" w:rsidRPr="008A3003" w:rsidRDefault="008A3003" w:rsidP="00011078">
      <w:pPr>
        <w:pStyle w:val="EndNoteBibliography"/>
        <w:spacing w:after="0" w:line="480" w:lineRule="auto"/>
        <w:ind w:left="720" w:hanging="720"/>
      </w:pPr>
      <w:bookmarkStart w:id="13" w:name="_ENREF_11"/>
      <w:r w:rsidRPr="008A3003">
        <w:t>11.</w:t>
      </w:r>
      <w:r w:rsidRPr="008A3003">
        <w:tab/>
        <w:t>Muller AF. Role of duplex Doppler ultrasound in the assessment of patients with postprandial abdominal pain. Gut 1992;33(4):460-465.</w:t>
      </w:r>
      <w:bookmarkEnd w:id="13"/>
    </w:p>
    <w:p w14:paraId="330C7D64" w14:textId="77777777" w:rsidR="008A3003" w:rsidRPr="008A3003" w:rsidRDefault="008A3003" w:rsidP="00011078">
      <w:pPr>
        <w:pStyle w:val="EndNoteBibliography"/>
        <w:spacing w:after="0" w:line="480" w:lineRule="auto"/>
        <w:ind w:left="720" w:hanging="720"/>
      </w:pPr>
      <w:bookmarkStart w:id="14" w:name="_ENREF_12"/>
      <w:r w:rsidRPr="008A3003">
        <w:t>12.</w:t>
      </w:r>
      <w:r w:rsidRPr="008A3003">
        <w:tab/>
        <w:t>Gentile AT, Moneta GL, Lee RW, Masser PA, Taylor LM, Jr., Porter JM. Usefulness of fasting and postprandial duplex ultrasound examinations for predicting high-grade superior mesenteric artery stenosis. Am J Surg 1995;169(5):476-479.</w:t>
      </w:r>
      <w:bookmarkEnd w:id="14"/>
    </w:p>
    <w:p w14:paraId="3ECA88CC" w14:textId="77777777" w:rsidR="008A3003" w:rsidRPr="008A3003" w:rsidRDefault="008A3003" w:rsidP="00011078">
      <w:pPr>
        <w:pStyle w:val="EndNoteBibliography"/>
        <w:spacing w:after="0" w:line="480" w:lineRule="auto"/>
        <w:ind w:left="720" w:hanging="720"/>
      </w:pPr>
      <w:bookmarkStart w:id="15" w:name="_ENREF_13"/>
      <w:r w:rsidRPr="008A3003">
        <w:t>13.</w:t>
      </w:r>
      <w:r w:rsidRPr="008A3003">
        <w:tab/>
        <w:t>Sabba C, Ferraioli G, Sarin SK, Lerner E, Groszmann RJ, Taylor KJ. Feasibility spectrum for Doppler flowmetry of splanchnic vessels. In normal and cirrhotic populations. J Ultrasound Med 1990;9(12):705-710.</w:t>
      </w:r>
      <w:bookmarkEnd w:id="15"/>
    </w:p>
    <w:p w14:paraId="623BBBC4" w14:textId="77777777" w:rsidR="008A3003" w:rsidRPr="008A3003" w:rsidRDefault="008A3003" w:rsidP="00011078">
      <w:pPr>
        <w:pStyle w:val="EndNoteBibliography"/>
        <w:spacing w:after="0" w:line="480" w:lineRule="auto"/>
        <w:ind w:left="720" w:hanging="720"/>
      </w:pPr>
      <w:bookmarkStart w:id="16" w:name="_ENREF_14"/>
      <w:r w:rsidRPr="008A3003">
        <w:t>14.</w:t>
      </w:r>
      <w:r w:rsidRPr="008A3003">
        <w:tab/>
        <w:t>Li KC, Whitney WS, McDonnell CH, et al. Chronic mesenteric ischemia: evaluation with phase-contrast cine MR imaging. Radiology 1994;190(1):175-179.</w:t>
      </w:r>
      <w:bookmarkEnd w:id="16"/>
    </w:p>
    <w:p w14:paraId="5419A941" w14:textId="77777777" w:rsidR="008A3003" w:rsidRPr="008A3003" w:rsidRDefault="008A3003" w:rsidP="00011078">
      <w:pPr>
        <w:pStyle w:val="EndNoteBibliography"/>
        <w:spacing w:after="0" w:line="480" w:lineRule="auto"/>
        <w:ind w:left="720" w:hanging="720"/>
      </w:pPr>
      <w:bookmarkStart w:id="17" w:name="_ENREF_15"/>
      <w:r w:rsidRPr="008A3003">
        <w:t>15.</w:t>
      </w:r>
      <w:r w:rsidRPr="008A3003">
        <w:tab/>
        <w:t>Burkart DJ, Johnson CD, Reading CC, Ehman RL. MR measurements of mesenteric venous flow: prospective evaluation in healthy volunteers and patients with suspected chronic mesenteric ischemia. Radiology 1995;194(3):801-806.</w:t>
      </w:r>
      <w:bookmarkEnd w:id="17"/>
    </w:p>
    <w:p w14:paraId="30DC7ABA" w14:textId="77777777" w:rsidR="008A3003" w:rsidRPr="008A3003" w:rsidRDefault="008A3003" w:rsidP="00011078">
      <w:pPr>
        <w:pStyle w:val="EndNoteBibliography"/>
        <w:spacing w:after="0" w:line="480" w:lineRule="auto"/>
        <w:ind w:left="720" w:hanging="720"/>
      </w:pPr>
      <w:bookmarkStart w:id="18" w:name="_ENREF_16"/>
      <w:r w:rsidRPr="008A3003">
        <w:t>16.</w:t>
      </w:r>
      <w:r w:rsidRPr="008A3003">
        <w:tab/>
        <w:t>Li KC, Hopkins KL, Dalman RL, Song CK. Simultaneous measurement of flow in the superior mesenteric vein and artery with cine phase-contrast MR imaging: value in diagnosis of chronic mesenteric ischemia. Work in progress. Radiology 1995;194(2):327-330.</w:t>
      </w:r>
      <w:bookmarkEnd w:id="18"/>
    </w:p>
    <w:p w14:paraId="072B370D" w14:textId="77777777" w:rsidR="008A3003" w:rsidRPr="008A3003" w:rsidRDefault="008A3003" w:rsidP="00011078">
      <w:pPr>
        <w:pStyle w:val="EndNoteBibliography"/>
        <w:spacing w:after="0" w:line="480" w:lineRule="auto"/>
        <w:ind w:left="720" w:hanging="720"/>
      </w:pPr>
      <w:bookmarkStart w:id="19" w:name="_ENREF_17"/>
      <w:r w:rsidRPr="008A3003">
        <w:t>17.</w:t>
      </w:r>
      <w:r w:rsidRPr="008A3003">
        <w:tab/>
        <w:t>Dalman RL, Li KC, Moon WK, Chen I, Zarins CK. Diminished postprandial hyperemia in patients with aortic and mesenteric arterial occlusive disease. Quantification by magnetic resonance flow imaging. Circulation 1996;94(9 Suppl):Ii206-210.</w:t>
      </w:r>
      <w:bookmarkEnd w:id="19"/>
    </w:p>
    <w:p w14:paraId="2C96FE95" w14:textId="77777777" w:rsidR="008A3003" w:rsidRPr="008A3003" w:rsidRDefault="008A3003" w:rsidP="00011078">
      <w:pPr>
        <w:pStyle w:val="EndNoteBibliography"/>
        <w:spacing w:after="0" w:line="480" w:lineRule="auto"/>
        <w:ind w:left="720" w:hanging="720"/>
      </w:pPr>
      <w:bookmarkStart w:id="20" w:name="_ENREF_18"/>
      <w:r w:rsidRPr="008A3003">
        <w:lastRenderedPageBreak/>
        <w:t>18.</w:t>
      </w:r>
      <w:r w:rsidRPr="008A3003">
        <w:tab/>
        <w:t>Roldan-Alzate A, Francois CJ, Wieben O, Reeder SB. Emerging Applications of Abdominal 4D Flow MRI. AJR Am J Roentgenol 2016;207(1):58-66.</w:t>
      </w:r>
      <w:bookmarkEnd w:id="20"/>
    </w:p>
    <w:p w14:paraId="3E2465DD" w14:textId="77777777" w:rsidR="008A3003" w:rsidRPr="008A3003" w:rsidRDefault="008A3003" w:rsidP="00011078">
      <w:pPr>
        <w:pStyle w:val="EndNoteBibliography"/>
        <w:spacing w:after="0" w:line="480" w:lineRule="auto"/>
        <w:ind w:left="720" w:hanging="720"/>
      </w:pPr>
      <w:bookmarkStart w:id="21" w:name="_ENREF_19"/>
      <w:r w:rsidRPr="008A3003">
        <w:t>19.</w:t>
      </w:r>
      <w:r w:rsidRPr="008A3003">
        <w:tab/>
        <w:t>Roldan-Alzate A, Frydrychowicz A, Said A, et al. Impaired regulation of portal venous flow in response to a meal challenge as quantified by 4D flow MRI. J Magn Reson Imaging 2015;42(4):1009-1017.</w:t>
      </w:r>
      <w:bookmarkEnd w:id="21"/>
    </w:p>
    <w:p w14:paraId="261FB25C" w14:textId="77777777" w:rsidR="008A3003" w:rsidRPr="008A3003" w:rsidRDefault="008A3003" w:rsidP="00011078">
      <w:pPr>
        <w:pStyle w:val="EndNoteBibliography"/>
        <w:spacing w:after="0" w:line="480" w:lineRule="auto"/>
        <w:ind w:left="720" w:hanging="720"/>
      </w:pPr>
      <w:bookmarkStart w:id="22" w:name="_ENREF_20"/>
      <w:r w:rsidRPr="008A3003">
        <w:t>20.</w:t>
      </w:r>
      <w:r w:rsidRPr="008A3003">
        <w:tab/>
        <w:t>Someya N, Endo MY, Fukuba Y, Hayashi N. Blood flow responses in celiac and superior mesenteric arteries in the initial phase of digestion. Am J Physiol Regul Integr Comp Physiol 2008;294(6):R1790-1796.</w:t>
      </w:r>
      <w:bookmarkEnd w:id="22"/>
    </w:p>
    <w:p w14:paraId="4FED3937" w14:textId="77777777" w:rsidR="008A3003" w:rsidRPr="008A3003" w:rsidRDefault="008A3003" w:rsidP="00011078">
      <w:pPr>
        <w:pStyle w:val="EndNoteBibliography"/>
        <w:spacing w:after="0" w:line="480" w:lineRule="auto"/>
        <w:ind w:left="720" w:hanging="720"/>
      </w:pPr>
      <w:bookmarkStart w:id="23" w:name="_ENREF_21"/>
      <w:r w:rsidRPr="008A3003">
        <w:t>21.</w:t>
      </w:r>
      <w:r w:rsidRPr="008A3003">
        <w:tab/>
        <w:t>Gu T, Korosec FR, Block WF, et al. PC VIPR: a high-speed 3D phase-contrast method for flow quantification and high-resolution angiography. AJNR Am J Neuroradiol 2005;26(4):743-749.</w:t>
      </w:r>
      <w:bookmarkEnd w:id="23"/>
    </w:p>
    <w:p w14:paraId="7D62D3CC" w14:textId="77777777" w:rsidR="008A3003" w:rsidRPr="008A3003" w:rsidRDefault="008A3003" w:rsidP="00011078">
      <w:pPr>
        <w:pStyle w:val="EndNoteBibliography"/>
        <w:spacing w:after="0" w:line="480" w:lineRule="auto"/>
        <w:ind w:left="720" w:hanging="720"/>
      </w:pPr>
      <w:bookmarkStart w:id="24" w:name="_ENREF_22"/>
      <w:r w:rsidRPr="008A3003">
        <w:t>22.</w:t>
      </w:r>
      <w:r w:rsidRPr="008A3003">
        <w:tab/>
        <w:t>Johnson KM, Markl M. Improved SNR in phase contrast velocimetry with five-point balanced flow encoding. Magn Reson Med 2010;63(2):349-355.</w:t>
      </w:r>
      <w:bookmarkEnd w:id="24"/>
    </w:p>
    <w:p w14:paraId="79A7BF66" w14:textId="77777777" w:rsidR="008A3003" w:rsidRPr="008A3003" w:rsidRDefault="008A3003" w:rsidP="00011078">
      <w:pPr>
        <w:pStyle w:val="EndNoteBibliography"/>
        <w:spacing w:after="0" w:line="480" w:lineRule="auto"/>
        <w:ind w:left="720" w:hanging="720"/>
      </w:pPr>
      <w:bookmarkStart w:id="25" w:name="_ENREF_23"/>
      <w:r w:rsidRPr="008A3003">
        <w:t>23.</w:t>
      </w:r>
      <w:r w:rsidRPr="008A3003">
        <w:tab/>
        <w:t>Liu J, Redmond MJ, Brodsky EK, et al. Generation and visualization of four-dimensional MR angiography data using an undersampled 3-D projection trajectory. IEEE Trans Med Imaging 2006;25(2):148-157.</w:t>
      </w:r>
      <w:bookmarkEnd w:id="25"/>
    </w:p>
    <w:p w14:paraId="0B051079" w14:textId="77777777" w:rsidR="008A3003" w:rsidRPr="008A3003" w:rsidRDefault="008A3003" w:rsidP="00011078">
      <w:pPr>
        <w:pStyle w:val="EndNoteBibliography"/>
        <w:spacing w:after="0" w:line="480" w:lineRule="auto"/>
        <w:ind w:left="720" w:hanging="720"/>
      </w:pPr>
      <w:bookmarkStart w:id="26" w:name="_ENREF_24"/>
      <w:r w:rsidRPr="008A3003">
        <w:t>24.</w:t>
      </w:r>
      <w:r w:rsidRPr="008A3003">
        <w:tab/>
        <w:t>Walker PG, Cranney GB, Scheidegger MB, Waseleski G, Pohost GM, Yoganathan AP. Semiautomated method for noise reduction and background phase error correction in MR phase velocity data. J Magn Reson Imaging 1993;3(3):521-530.</w:t>
      </w:r>
      <w:bookmarkEnd w:id="26"/>
    </w:p>
    <w:p w14:paraId="71D4A086" w14:textId="77777777" w:rsidR="008A3003" w:rsidRPr="008A3003" w:rsidRDefault="008A3003" w:rsidP="00011078">
      <w:pPr>
        <w:pStyle w:val="EndNoteBibliography"/>
        <w:spacing w:after="0" w:line="480" w:lineRule="auto"/>
        <w:ind w:left="720" w:hanging="720"/>
      </w:pPr>
      <w:bookmarkStart w:id="27" w:name="_ENREF_25"/>
      <w:r w:rsidRPr="008A3003">
        <w:t>25.</w:t>
      </w:r>
      <w:r w:rsidRPr="008A3003">
        <w:tab/>
        <w:t>Stalder AF, Russe MF, Frydrychowicz A, Bock J, Hennig J, Markl M. Quantitative 2D and 3D phase contrast MRI: optimized analysis of blood flow and vessel wall parameters. Magn Reson Med 2008;60(5):1218-1231.</w:t>
      </w:r>
      <w:bookmarkEnd w:id="27"/>
    </w:p>
    <w:p w14:paraId="6B5DFDC5" w14:textId="77777777" w:rsidR="008A3003" w:rsidRPr="008A3003" w:rsidRDefault="008A3003" w:rsidP="00011078">
      <w:pPr>
        <w:pStyle w:val="EndNoteBibliography"/>
        <w:spacing w:after="0" w:line="480" w:lineRule="auto"/>
        <w:ind w:left="720" w:hanging="720"/>
      </w:pPr>
      <w:bookmarkStart w:id="28" w:name="_ENREF_26"/>
      <w:r w:rsidRPr="008A3003">
        <w:lastRenderedPageBreak/>
        <w:t>26.</w:t>
      </w:r>
      <w:r w:rsidRPr="008A3003">
        <w:tab/>
        <w:t>Burkart DJ, Johnson CD, Ehman RL. Correlation of arterial and venous blood flow in the mesenteric system based on MR findings. 1993 ARRS Executive Council Award. AJR Am J Roentgenol 1993;161(6):1279-1282.</w:t>
      </w:r>
      <w:bookmarkEnd w:id="28"/>
    </w:p>
    <w:p w14:paraId="3B799E20" w14:textId="77777777" w:rsidR="008A3003" w:rsidRPr="008A3003" w:rsidRDefault="008A3003" w:rsidP="00011078">
      <w:pPr>
        <w:pStyle w:val="EndNoteBibliography"/>
        <w:spacing w:after="0" w:line="480" w:lineRule="auto"/>
        <w:ind w:left="720" w:hanging="720"/>
      </w:pPr>
      <w:bookmarkStart w:id="29" w:name="_ENREF_27"/>
      <w:r w:rsidRPr="008A3003">
        <w:t>27.</w:t>
      </w:r>
      <w:r w:rsidRPr="008A3003">
        <w:tab/>
        <w:t>Burkart DJ, Johnson CD, Morton MJ, Wolf RL, Ehman RL. Volumetric flow rates in the portal venous system: measurement with cine phase-contrast MR imaging. AJR Am J Roentgenol 1993;160(5):1113-1118.</w:t>
      </w:r>
      <w:bookmarkEnd w:id="29"/>
    </w:p>
    <w:p w14:paraId="046BF2C4" w14:textId="77777777" w:rsidR="008A3003" w:rsidRPr="008A3003" w:rsidRDefault="008A3003" w:rsidP="00011078">
      <w:pPr>
        <w:pStyle w:val="EndNoteBibliography"/>
        <w:spacing w:after="0" w:line="480" w:lineRule="auto"/>
        <w:ind w:left="720" w:hanging="720"/>
      </w:pPr>
      <w:bookmarkStart w:id="30" w:name="_ENREF_28"/>
      <w:r w:rsidRPr="008A3003">
        <w:t>28.</w:t>
      </w:r>
      <w:r w:rsidRPr="008A3003">
        <w:tab/>
        <w:t>Moriyasu F, Ban N, Nishida O, et al. Clinical application of an ultrasonic duplex system in the quantitative measurement of portal blood flow. J Clin Ultrasound 1986;14(8):579-588.</w:t>
      </w:r>
      <w:bookmarkEnd w:id="30"/>
    </w:p>
    <w:p w14:paraId="72AE580D" w14:textId="77777777" w:rsidR="008A3003" w:rsidRPr="008A3003" w:rsidRDefault="008A3003" w:rsidP="00011078">
      <w:pPr>
        <w:pStyle w:val="EndNoteBibliography"/>
        <w:spacing w:after="0" w:line="480" w:lineRule="auto"/>
        <w:ind w:left="720" w:hanging="720"/>
      </w:pPr>
      <w:bookmarkStart w:id="31" w:name="_ENREF_29"/>
      <w:r w:rsidRPr="008A3003">
        <w:t>29.</w:t>
      </w:r>
      <w:r w:rsidRPr="008A3003">
        <w:tab/>
        <w:t>Cohen J. Statistical power analysis for the behavioral sciences. Hillsdale, N.J.: L. Erlbaum Associates: 1988.</w:t>
      </w:r>
      <w:bookmarkEnd w:id="31"/>
    </w:p>
    <w:p w14:paraId="0A3D0179" w14:textId="77777777" w:rsidR="008A3003" w:rsidRPr="008A3003" w:rsidRDefault="008A3003" w:rsidP="00011078">
      <w:pPr>
        <w:pStyle w:val="EndNoteBibliography"/>
        <w:spacing w:after="0" w:line="480" w:lineRule="auto"/>
        <w:ind w:left="720" w:hanging="720"/>
      </w:pPr>
      <w:bookmarkStart w:id="32" w:name="_ENREF_30"/>
      <w:r w:rsidRPr="008A3003">
        <w:t>30.</w:t>
      </w:r>
      <w:r w:rsidRPr="008A3003">
        <w:tab/>
        <w:t>Les AS, Yeung JJ, Schultz GM, Herfkens RJ, Dalman RL, Taylor CA. Supraceliac and Infrarenal Aortic Flow in Patients with Abdominal Aortic Aneurysms: Mean Flows, Waveforms, and Allometric Scaling Relationships. Cardiovasc Eng Technol 2010;1(1).</w:t>
      </w:r>
      <w:bookmarkEnd w:id="32"/>
    </w:p>
    <w:p w14:paraId="159D2249" w14:textId="77777777" w:rsidR="008A3003" w:rsidRPr="008A3003" w:rsidRDefault="008A3003" w:rsidP="00011078">
      <w:pPr>
        <w:pStyle w:val="EndNoteBibliography"/>
        <w:spacing w:after="0" w:line="480" w:lineRule="auto"/>
        <w:ind w:left="720" w:hanging="720"/>
      </w:pPr>
      <w:bookmarkStart w:id="33" w:name="_ENREF_31"/>
      <w:r w:rsidRPr="008A3003">
        <w:t>31.</w:t>
      </w:r>
      <w:r w:rsidRPr="008A3003">
        <w:tab/>
        <w:t>Taylor CA, Cheng CP, Espinosa LA, Tang BT, Parker D, Herfkens RJ. In vivo quantification of blood flow and wall shear stress in the human abdominal aorta during lower limb exercise. Ann Biomed Eng 2002;30(3):402-408.</w:t>
      </w:r>
      <w:bookmarkEnd w:id="33"/>
    </w:p>
    <w:p w14:paraId="46F2864E" w14:textId="77777777" w:rsidR="008A3003" w:rsidRPr="008A3003" w:rsidRDefault="008A3003" w:rsidP="00011078">
      <w:pPr>
        <w:pStyle w:val="EndNoteBibliography"/>
        <w:spacing w:after="0" w:line="480" w:lineRule="auto"/>
        <w:ind w:left="720" w:hanging="720"/>
      </w:pPr>
      <w:bookmarkStart w:id="34" w:name="_ENREF_32"/>
      <w:r w:rsidRPr="008A3003">
        <w:t>32.</w:t>
      </w:r>
      <w:r w:rsidRPr="008A3003">
        <w:tab/>
        <w:t>Sieber C, Beglinger C, Jaeger K, Hildebrand P, Stalder GA. Regulation of postprandial mesenteric blood flow in humans: evidence for a cholinergic nervous reflex. Gut 1991;32(4):361-366.</w:t>
      </w:r>
      <w:bookmarkEnd w:id="34"/>
    </w:p>
    <w:p w14:paraId="73F7DA2E" w14:textId="77777777" w:rsidR="008A3003" w:rsidRPr="008A3003" w:rsidRDefault="008A3003" w:rsidP="00011078">
      <w:pPr>
        <w:pStyle w:val="EndNoteBibliography"/>
        <w:spacing w:after="0" w:line="480" w:lineRule="auto"/>
        <w:ind w:left="720" w:hanging="720"/>
      </w:pPr>
      <w:bookmarkStart w:id="35" w:name="_ENREF_33"/>
      <w:r w:rsidRPr="008A3003">
        <w:t>33.</w:t>
      </w:r>
      <w:r w:rsidRPr="008A3003">
        <w:tab/>
        <w:t>Moneta GL, Taylor DC, Helton WS, Mulholland MW, Strandness DE, Jr. Duplex ultrasound measurement of postprandial intestinal blood flow: effect of meal composition. Gastroenterology 1988;95(5):1294-1301.</w:t>
      </w:r>
      <w:bookmarkEnd w:id="35"/>
    </w:p>
    <w:p w14:paraId="1E393C21" w14:textId="77777777" w:rsidR="008A3003" w:rsidRPr="008A3003" w:rsidRDefault="008A3003" w:rsidP="00011078">
      <w:pPr>
        <w:pStyle w:val="EndNoteBibliography"/>
        <w:spacing w:after="0" w:line="480" w:lineRule="auto"/>
        <w:ind w:left="720" w:hanging="720"/>
      </w:pPr>
      <w:bookmarkStart w:id="36" w:name="_ENREF_34"/>
      <w:r w:rsidRPr="008A3003">
        <w:lastRenderedPageBreak/>
        <w:t>34.</w:t>
      </w:r>
      <w:r w:rsidRPr="008A3003">
        <w:tab/>
        <w:t>Cooper AM, Braatvedt GD, Qamar MI, et al. Fasting and post-prandial splanchnic blood flow is reduced by a somatostatin analogue (octreotide) in man. Clin Sci (Lond) 1991;81(2):169-175.</w:t>
      </w:r>
      <w:bookmarkEnd w:id="36"/>
    </w:p>
    <w:p w14:paraId="2C15F049" w14:textId="77777777" w:rsidR="008A3003" w:rsidRPr="008A3003" w:rsidRDefault="008A3003" w:rsidP="00011078">
      <w:pPr>
        <w:pStyle w:val="EndNoteBibliography"/>
        <w:spacing w:after="0" w:line="480" w:lineRule="auto"/>
        <w:ind w:left="720" w:hanging="720"/>
      </w:pPr>
      <w:bookmarkStart w:id="37" w:name="_ENREF_35"/>
      <w:r w:rsidRPr="008A3003">
        <w:t>35.</w:t>
      </w:r>
      <w:r w:rsidRPr="008A3003">
        <w:tab/>
        <w:t>Nishida O, Moriyasu F, Nakamura T, et al. Interrelationship between splenic and superior mesenteric venous circulation manifested by transient splenic arterial occlusion using a balloon catheter. Hepatology 1987;7(3):442-446.</w:t>
      </w:r>
      <w:bookmarkEnd w:id="37"/>
    </w:p>
    <w:p w14:paraId="5A440BAB" w14:textId="77777777" w:rsidR="008A3003" w:rsidRPr="008A3003" w:rsidRDefault="008A3003" w:rsidP="00011078">
      <w:pPr>
        <w:pStyle w:val="EndNoteBibliography"/>
        <w:spacing w:after="0" w:line="480" w:lineRule="auto"/>
        <w:ind w:left="720" w:hanging="720"/>
      </w:pPr>
      <w:bookmarkStart w:id="38" w:name="_ENREF_36"/>
      <w:r w:rsidRPr="008A3003">
        <w:t>36.</w:t>
      </w:r>
      <w:r w:rsidRPr="008A3003">
        <w:tab/>
        <w:t>Gaiani S, Bolondi L, Bassi SL, Santi V, Zironi G, Barbara L. Effect of meal on portal hemodynamics in healthy humans and in patients with chronic liver disease. Hepatology 1989;9(6):815-819.</w:t>
      </w:r>
      <w:bookmarkEnd w:id="38"/>
    </w:p>
    <w:p w14:paraId="4023F8F1" w14:textId="77777777" w:rsidR="008A3003" w:rsidRPr="008A3003" w:rsidRDefault="008A3003" w:rsidP="00011078">
      <w:pPr>
        <w:pStyle w:val="EndNoteBibliography"/>
        <w:spacing w:after="0" w:line="480" w:lineRule="auto"/>
        <w:ind w:left="720" w:hanging="720"/>
      </w:pPr>
      <w:bookmarkStart w:id="39" w:name="_ENREF_37"/>
      <w:r w:rsidRPr="008A3003">
        <w:t>37.</w:t>
      </w:r>
      <w:r w:rsidRPr="008A3003">
        <w:tab/>
        <w:t>Francois CJ, Lum DP, Johnson KM, et al. Renal arteries: isotropic, high-spatial-resolution, unenhanced MR angiography with three-dimensional radial phase contrast. Radiology 2011;258(1):254-260.</w:t>
      </w:r>
      <w:bookmarkEnd w:id="39"/>
    </w:p>
    <w:p w14:paraId="410D519B" w14:textId="77777777" w:rsidR="008A3003" w:rsidRPr="008A3003" w:rsidRDefault="008A3003" w:rsidP="00011078">
      <w:pPr>
        <w:pStyle w:val="EndNoteBibliography"/>
        <w:spacing w:after="0" w:line="480" w:lineRule="auto"/>
        <w:ind w:left="720" w:hanging="720"/>
      </w:pPr>
      <w:bookmarkStart w:id="40" w:name="_ENREF_38"/>
      <w:r w:rsidRPr="008A3003">
        <w:t>38.</w:t>
      </w:r>
      <w:r w:rsidRPr="008A3003">
        <w:tab/>
        <w:t>Wasser MN, Geelkerken RH, Kouwenhoven M, et al. Systolically gated 3D phase contrast MRA of mesenteric arteries in suspected mesenteric ischemia. J Comput Assist Tomogr 1996;20(2):262-268.</w:t>
      </w:r>
      <w:bookmarkEnd w:id="40"/>
    </w:p>
    <w:p w14:paraId="2B026DFC" w14:textId="77777777" w:rsidR="008A3003" w:rsidRPr="008A3003" w:rsidRDefault="008A3003" w:rsidP="00011078">
      <w:pPr>
        <w:pStyle w:val="EndNoteBibliography"/>
        <w:spacing w:after="0" w:line="480" w:lineRule="auto"/>
        <w:ind w:left="720" w:hanging="720"/>
      </w:pPr>
      <w:bookmarkStart w:id="41" w:name="_ENREF_39"/>
      <w:r w:rsidRPr="008A3003">
        <w:t>39.</w:t>
      </w:r>
      <w:r w:rsidRPr="008A3003">
        <w:tab/>
        <w:t>Waaler BA, Eriksen M, Toska K. The effect of meal size on postprandial increase in cardiac output. Acta Physiol Scand 1991;142(1):33-39.</w:t>
      </w:r>
      <w:bookmarkEnd w:id="41"/>
    </w:p>
    <w:p w14:paraId="374C567D" w14:textId="77777777" w:rsidR="008A3003" w:rsidRPr="008A3003" w:rsidRDefault="008A3003" w:rsidP="00011078">
      <w:pPr>
        <w:pStyle w:val="EndNoteBibliography"/>
        <w:spacing w:line="480" w:lineRule="auto"/>
        <w:ind w:left="720" w:hanging="720"/>
      </w:pPr>
      <w:bookmarkStart w:id="42" w:name="_ENREF_40"/>
      <w:r w:rsidRPr="008A3003">
        <w:t>40.</w:t>
      </w:r>
      <w:r w:rsidRPr="008A3003">
        <w:tab/>
        <w:t>Poole JW, Sammartano RJ, Boley SJ. Hemodynamic basis of the pain of chronic mesenteric ischemia. Am J Surg 1987;153(2):171-176.</w:t>
      </w:r>
      <w:bookmarkEnd w:id="42"/>
    </w:p>
    <w:p w14:paraId="703F060C" w14:textId="60083E56" w:rsidR="00BD469E" w:rsidRPr="00BD469E" w:rsidRDefault="00BD07AE" w:rsidP="00011078">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43" w:name="_Tables:"/>
      <w:bookmarkEnd w:id="43"/>
      <w:r>
        <w:lastRenderedPageBreak/>
        <w:t>Tables:</w:t>
      </w:r>
    </w:p>
    <w:p w14:paraId="7D94438B" w14:textId="77777777" w:rsidR="00797BCE" w:rsidRPr="00797BCE" w:rsidRDefault="00797BCE" w:rsidP="00797BCE"/>
    <w:tbl>
      <w:tblPr>
        <w:tblStyle w:val="TableGrid"/>
        <w:tblW w:w="0" w:type="auto"/>
        <w:jc w:val="center"/>
        <w:tblLook w:val="04A0" w:firstRow="1" w:lastRow="0" w:firstColumn="1" w:lastColumn="0" w:noHBand="0" w:noVBand="1"/>
      </w:tblPr>
      <w:tblGrid>
        <w:gridCol w:w="1710"/>
        <w:gridCol w:w="2016"/>
        <w:gridCol w:w="2016"/>
        <w:gridCol w:w="2358"/>
      </w:tblGrid>
      <w:tr w:rsidR="0044270F" w14:paraId="39BA92E0" w14:textId="77777777" w:rsidTr="005953B1">
        <w:trPr>
          <w:trHeight w:val="792"/>
          <w:jc w:val="center"/>
        </w:trPr>
        <w:tc>
          <w:tcPr>
            <w:tcW w:w="8100" w:type="dxa"/>
            <w:gridSpan w:val="4"/>
            <w:vAlign w:val="center"/>
          </w:tcPr>
          <w:p w14:paraId="773B51B5" w14:textId="201B4E35" w:rsidR="0044270F" w:rsidRPr="004B2368" w:rsidRDefault="0044270F" w:rsidP="0044270F">
            <w:pPr>
              <w:jc w:val="center"/>
            </w:pPr>
            <w:r w:rsidRPr="007973D9">
              <w:rPr>
                <w:b/>
                <w:sz w:val="28"/>
                <w:szCs w:val="22"/>
              </w:rPr>
              <w:t>Table 1:  Average Preprandial Volumetric Flow Rates (mL/min/kg)</w:t>
            </w:r>
          </w:p>
        </w:tc>
      </w:tr>
      <w:tr w:rsidR="0044270F" w14:paraId="36EAB42B" w14:textId="77777777" w:rsidTr="005953B1">
        <w:trPr>
          <w:trHeight w:val="461"/>
          <w:jc w:val="center"/>
        </w:trPr>
        <w:tc>
          <w:tcPr>
            <w:tcW w:w="1710" w:type="dxa"/>
            <w:tcBorders>
              <w:bottom w:val="single" w:sz="12" w:space="0" w:color="auto"/>
              <w:right w:val="nil"/>
            </w:tcBorders>
            <w:vAlign w:val="center"/>
          </w:tcPr>
          <w:p w14:paraId="45A17A9C" w14:textId="210B9FE3" w:rsidR="004B2368" w:rsidRPr="0044270F" w:rsidRDefault="004B2368" w:rsidP="0044270F">
            <w:pPr>
              <w:jc w:val="center"/>
              <w:rPr>
                <w:sz w:val="22"/>
                <w:szCs w:val="22"/>
              </w:rPr>
            </w:pPr>
          </w:p>
        </w:tc>
        <w:tc>
          <w:tcPr>
            <w:tcW w:w="2016" w:type="dxa"/>
            <w:tcBorders>
              <w:left w:val="nil"/>
              <w:bottom w:val="single" w:sz="12" w:space="0" w:color="auto"/>
              <w:right w:val="nil"/>
            </w:tcBorders>
            <w:vAlign w:val="center"/>
          </w:tcPr>
          <w:p w14:paraId="5EE98757" w14:textId="4E2616D9" w:rsidR="004B2368" w:rsidRPr="007973D9" w:rsidRDefault="004B2368" w:rsidP="0044270F">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3FF9F82F" w14:textId="26476657" w:rsidR="004B2368" w:rsidRPr="007973D9" w:rsidRDefault="004B2368" w:rsidP="0044270F">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3B30C45" w14:textId="1C2DD37A" w:rsidR="004B2368" w:rsidRPr="007973D9" w:rsidRDefault="004B2368" w:rsidP="0044270F">
            <w:pPr>
              <w:jc w:val="center"/>
              <w:rPr>
                <w:b/>
                <w:bCs/>
                <w:sz w:val="22"/>
                <w:szCs w:val="22"/>
              </w:rPr>
            </w:pPr>
            <w:r w:rsidRPr="007973D9">
              <w:rPr>
                <w:b/>
                <w:bCs/>
                <w:sz w:val="22"/>
                <w:szCs w:val="22"/>
              </w:rPr>
              <w:t>CMI+</w:t>
            </w:r>
          </w:p>
        </w:tc>
      </w:tr>
      <w:tr w:rsidR="0044270F" w14:paraId="599F7200" w14:textId="77777777" w:rsidTr="005953B1">
        <w:trPr>
          <w:trHeight w:val="461"/>
          <w:jc w:val="center"/>
        </w:trPr>
        <w:tc>
          <w:tcPr>
            <w:tcW w:w="1710" w:type="dxa"/>
            <w:tcBorders>
              <w:top w:val="single" w:sz="12" w:space="0" w:color="auto"/>
              <w:bottom w:val="nil"/>
              <w:right w:val="nil"/>
            </w:tcBorders>
            <w:vAlign w:val="center"/>
          </w:tcPr>
          <w:p w14:paraId="650EAE42" w14:textId="2516A7D1" w:rsidR="004B2368" w:rsidRPr="007973D9" w:rsidRDefault="004B2368" w:rsidP="004B2368">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F40159B" w14:textId="5CCAB9BD" w:rsidR="004B2368" w:rsidRPr="0044270F" w:rsidRDefault="004B2368" w:rsidP="004B2368">
            <w:pPr>
              <w:jc w:val="center"/>
              <w:rPr>
                <w:sz w:val="22"/>
                <w:szCs w:val="22"/>
              </w:rPr>
            </w:pPr>
            <w:r w:rsidRPr="0044270F">
              <w:rPr>
                <w:sz w:val="22"/>
                <w:szCs w:val="22"/>
              </w:rPr>
              <w:t>48.2 ± 17.6</w:t>
            </w:r>
          </w:p>
        </w:tc>
        <w:tc>
          <w:tcPr>
            <w:tcW w:w="2016" w:type="dxa"/>
            <w:tcBorders>
              <w:top w:val="single" w:sz="12" w:space="0" w:color="auto"/>
              <w:left w:val="nil"/>
              <w:bottom w:val="nil"/>
              <w:right w:val="nil"/>
            </w:tcBorders>
            <w:vAlign w:val="center"/>
          </w:tcPr>
          <w:p w14:paraId="5889D045" w14:textId="61601EEB" w:rsidR="004B2368" w:rsidRPr="0044270F" w:rsidRDefault="004B2368" w:rsidP="004B2368">
            <w:pPr>
              <w:jc w:val="center"/>
              <w:rPr>
                <w:sz w:val="22"/>
                <w:szCs w:val="22"/>
              </w:rPr>
            </w:pPr>
            <w:r w:rsidRPr="0044270F">
              <w:rPr>
                <w:sz w:val="22"/>
                <w:szCs w:val="22"/>
              </w:rPr>
              <w:t>44.6 ± 15.6</w:t>
            </w:r>
          </w:p>
        </w:tc>
        <w:tc>
          <w:tcPr>
            <w:tcW w:w="2358" w:type="dxa"/>
            <w:tcBorders>
              <w:top w:val="single" w:sz="12" w:space="0" w:color="auto"/>
              <w:left w:val="nil"/>
              <w:bottom w:val="nil"/>
            </w:tcBorders>
            <w:vAlign w:val="center"/>
          </w:tcPr>
          <w:p w14:paraId="3A07D5BC" w14:textId="1C943ED8" w:rsidR="004B2368" w:rsidRPr="0044270F" w:rsidRDefault="004B2368" w:rsidP="004B2368">
            <w:pPr>
              <w:jc w:val="center"/>
              <w:rPr>
                <w:sz w:val="22"/>
                <w:szCs w:val="22"/>
              </w:rPr>
            </w:pPr>
            <w:r w:rsidRPr="0044270F">
              <w:rPr>
                <w:sz w:val="22"/>
                <w:szCs w:val="22"/>
              </w:rPr>
              <w:t>36.5 ± 10.4</w:t>
            </w:r>
          </w:p>
        </w:tc>
      </w:tr>
      <w:tr w:rsidR="0044270F" w14:paraId="6464E9B6" w14:textId="77777777" w:rsidTr="005953B1">
        <w:trPr>
          <w:trHeight w:val="461"/>
          <w:jc w:val="center"/>
        </w:trPr>
        <w:tc>
          <w:tcPr>
            <w:tcW w:w="1710" w:type="dxa"/>
            <w:tcBorders>
              <w:top w:val="nil"/>
              <w:bottom w:val="nil"/>
              <w:right w:val="nil"/>
            </w:tcBorders>
            <w:vAlign w:val="center"/>
          </w:tcPr>
          <w:p w14:paraId="54E548A2" w14:textId="7130D51D" w:rsidR="004B2368" w:rsidRPr="007973D9" w:rsidRDefault="004B2368" w:rsidP="004B2368">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7B20587F" w14:textId="5296AA2D" w:rsidR="004B2368" w:rsidRPr="0044270F" w:rsidRDefault="004B2368" w:rsidP="004B2368">
            <w:pPr>
              <w:jc w:val="center"/>
              <w:rPr>
                <w:sz w:val="22"/>
                <w:szCs w:val="22"/>
              </w:rPr>
            </w:pPr>
            <w:r w:rsidRPr="0044270F">
              <w:rPr>
                <w:sz w:val="22"/>
                <w:szCs w:val="22"/>
              </w:rPr>
              <w:t>15.5 ± 7.81</w:t>
            </w:r>
          </w:p>
        </w:tc>
        <w:tc>
          <w:tcPr>
            <w:tcW w:w="2016" w:type="dxa"/>
            <w:tcBorders>
              <w:top w:val="nil"/>
              <w:left w:val="nil"/>
              <w:bottom w:val="nil"/>
              <w:right w:val="nil"/>
            </w:tcBorders>
            <w:vAlign w:val="center"/>
          </w:tcPr>
          <w:p w14:paraId="22F004B0" w14:textId="6F3DFFE6" w:rsidR="004B2368" w:rsidRPr="0044270F" w:rsidRDefault="004B2368" w:rsidP="004B2368">
            <w:pPr>
              <w:jc w:val="center"/>
              <w:rPr>
                <w:sz w:val="22"/>
                <w:szCs w:val="22"/>
              </w:rPr>
            </w:pPr>
            <w:r w:rsidRPr="0044270F">
              <w:rPr>
                <w:sz w:val="22"/>
                <w:szCs w:val="22"/>
              </w:rPr>
              <w:t>16.5 ± 6.50</w:t>
            </w:r>
          </w:p>
        </w:tc>
        <w:tc>
          <w:tcPr>
            <w:tcW w:w="2358" w:type="dxa"/>
            <w:tcBorders>
              <w:top w:val="nil"/>
              <w:left w:val="nil"/>
              <w:bottom w:val="nil"/>
            </w:tcBorders>
            <w:vAlign w:val="center"/>
          </w:tcPr>
          <w:p w14:paraId="6CF093D9" w14:textId="37EB9379" w:rsidR="004B2368" w:rsidRPr="0044270F" w:rsidRDefault="004B2368" w:rsidP="004B2368">
            <w:pPr>
              <w:jc w:val="center"/>
              <w:rPr>
                <w:sz w:val="22"/>
                <w:szCs w:val="22"/>
              </w:rPr>
            </w:pPr>
            <w:r w:rsidRPr="0044270F">
              <w:rPr>
                <w:sz w:val="22"/>
                <w:szCs w:val="22"/>
              </w:rPr>
              <w:t>19.1 ± 3.88</w:t>
            </w:r>
          </w:p>
        </w:tc>
      </w:tr>
      <w:tr w:rsidR="0044270F" w14:paraId="5EDCFB3C" w14:textId="77777777" w:rsidTr="005953B1">
        <w:trPr>
          <w:trHeight w:val="461"/>
          <w:jc w:val="center"/>
        </w:trPr>
        <w:tc>
          <w:tcPr>
            <w:tcW w:w="1710" w:type="dxa"/>
            <w:tcBorders>
              <w:top w:val="nil"/>
              <w:bottom w:val="nil"/>
              <w:right w:val="nil"/>
            </w:tcBorders>
            <w:vAlign w:val="center"/>
          </w:tcPr>
          <w:p w14:paraId="0E66CAF4" w14:textId="796CB1B8" w:rsidR="004B2368" w:rsidRPr="007973D9" w:rsidRDefault="004B2368" w:rsidP="004B2368">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1884B255" w14:textId="0059AAC4" w:rsidR="004B2368" w:rsidRPr="0044270F" w:rsidRDefault="004B2368" w:rsidP="004B2368">
            <w:pPr>
              <w:jc w:val="center"/>
              <w:rPr>
                <w:sz w:val="22"/>
                <w:szCs w:val="22"/>
              </w:rPr>
            </w:pPr>
            <w:r w:rsidRPr="0044270F">
              <w:rPr>
                <w:sz w:val="22"/>
                <w:szCs w:val="22"/>
              </w:rPr>
              <w:t>5.00 ± 3.40</w:t>
            </w:r>
          </w:p>
        </w:tc>
        <w:tc>
          <w:tcPr>
            <w:tcW w:w="2016" w:type="dxa"/>
            <w:tcBorders>
              <w:top w:val="nil"/>
              <w:left w:val="nil"/>
              <w:bottom w:val="nil"/>
              <w:right w:val="nil"/>
            </w:tcBorders>
            <w:vAlign w:val="center"/>
          </w:tcPr>
          <w:p w14:paraId="35BA297E" w14:textId="4979676C" w:rsidR="004B2368" w:rsidRPr="0044270F" w:rsidRDefault="004B2368" w:rsidP="004B2368">
            <w:pPr>
              <w:jc w:val="center"/>
              <w:rPr>
                <w:sz w:val="22"/>
                <w:szCs w:val="22"/>
              </w:rPr>
            </w:pPr>
            <w:r w:rsidRPr="0044270F">
              <w:rPr>
                <w:sz w:val="22"/>
                <w:szCs w:val="22"/>
              </w:rPr>
              <w:t>6.40 ± 2.73</w:t>
            </w:r>
          </w:p>
        </w:tc>
        <w:tc>
          <w:tcPr>
            <w:tcW w:w="2358" w:type="dxa"/>
            <w:tcBorders>
              <w:top w:val="nil"/>
              <w:left w:val="nil"/>
              <w:bottom w:val="nil"/>
            </w:tcBorders>
            <w:vAlign w:val="center"/>
          </w:tcPr>
          <w:p w14:paraId="41D68C9B" w14:textId="09B27A7D" w:rsidR="004B2368" w:rsidRPr="0044270F" w:rsidRDefault="004B2368" w:rsidP="004B2368">
            <w:pPr>
              <w:jc w:val="center"/>
              <w:rPr>
                <w:sz w:val="22"/>
                <w:szCs w:val="22"/>
              </w:rPr>
            </w:pPr>
            <w:r w:rsidRPr="0044270F">
              <w:rPr>
                <w:sz w:val="22"/>
                <w:szCs w:val="22"/>
              </w:rPr>
              <w:t>6.68 ± 8.44</w:t>
            </w:r>
          </w:p>
        </w:tc>
      </w:tr>
      <w:tr w:rsidR="0044270F" w14:paraId="2B34DE6A" w14:textId="77777777" w:rsidTr="005953B1">
        <w:trPr>
          <w:trHeight w:val="461"/>
          <w:jc w:val="center"/>
        </w:trPr>
        <w:tc>
          <w:tcPr>
            <w:tcW w:w="1710" w:type="dxa"/>
            <w:tcBorders>
              <w:top w:val="nil"/>
              <w:bottom w:val="nil"/>
              <w:right w:val="nil"/>
            </w:tcBorders>
            <w:vAlign w:val="center"/>
          </w:tcPr>
          <w:p w14:paraId="5E9F2056" w14:textId="59EAC72B" w:rsidR="004B2368" w:rsidRPr="007973D9" w:rsidRDefault="004B2368" w:rsidP="004B2368">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19A86088" w14:textId="7756D29A" w:rsidR="004B2368" w:rsidRPr="0044270F" w:rsidRDefault="004B2368" w:rsidP="004B2368">
            <w:pPr>
              <w:jc w:val="center"/>
              <w:rPr>
                <w:sz w:val="22"/>
                <w:szCs w:val="22"/>
              </w:rPr>
            </w:pPr>
            <w:r w:rsidRPr="0044270F">
              <w:rPr>
                <w:sz w:val="22"/>
                <w:szCs w:val="22"/>
              </w:rPr>
              <w:t>4.85 ± 2.42</w:t>
            </w:r>
          </w:p>
        </w:tc>
        <w:tc>
          <w:tcPr>
            <w:tcW w:w="2016" w:type="dxa"/>
            <w:tcBorders>
              <w:top w:val="nil"/>
              <w:left w:val="nil"/>
              <w:bottom w:val="nil"/>
              <w:right w:val="nil"/>
            </w:tcBorders>
            <w:vAlign w:val="center"/>
          </w:tcPr>
          <w:p w14:paraId="6B8BFA59" w14:textId="74849829" w:rsidR="004B2368" w:rsidRPr="0044270F" w:rsidRDefault="004B2368" w:rsidP="004B2368">
            <w:pPr>
              <w:jc w:val="center"/>
              <w:rPr>
                <w:sz w:val="22"/>
                <w:szCs w:val="22"/>
              </w:rPr>
            </w:pPr>
            <w:r w:rsidRPr="0044270F">
              <w:rPr>
                <w:sz w:val="22"/>
                <w:szCs w:val="22"/>
              </w:rPr>
              <w:t>6.18 ± 2.99</w:t>
            </w:r>
          </w:p>
        </w:tc>
        <w:tc>
          <w:tcPr>
            <w:tcW w:w="2358" w:type="dxa"/>
            <w:tcBorders>
              <w:top w:val="nil"/>
              <w:left w:val="nil"/>
              <w:bottom w:val="nil"/>
            </w:tcBorders>
            <w:vAlign w:val="center"/>
          </w:tcPr>
          <w:p w14:paraId="74102A54" w14:textId="0A7F3497" w:rsidR="004B2368" w:rsidRPr="0044270F" w:rsidRDefault="004B2368" w:rsidP="004B2368">
            <w:pPr>
              <w:jc w:val="center"/>
              <w:rPr>
                <w:sz w:val="22"/>
                <w:szCs w:val="22"/>
              </w:rPr>
            </w:pPr>
            <w:r w:rsidRPr="0044270F">
              <w:rPr>
                <w:sz w:val="22"/>
                <w:szCs w:val="22"/>
              </w:rPr>
              <w:t>6.01 ± 6.37</w:t>
            </w:r>
          </w:p>
        </w:tc>
      </w:tr>
      <w:tr w:rsidR="0044270F" w14:paraId="367C6B9C" w14:textId="77777777" w:rsidTr="005953B1">
        <w:trPr>
          <w:trHeight w:val="461"/>
          <w:jc w:val="center"/>
        </w:trPr>
        <w:tc>
          <w:tcPr>
            <w:tcW w:w="1710" w:type="dxa"/>
            <w:tcBorders>
              <w:top w:val="nil"/>
              <w:bottom w:val="nil"/>
              <w:right w:val="nil"/>
            </w:tcBorders>
            <w:vAlign w:val="center"/>
          </w:tcPr>
          <w:p w14:paraId="264552C3" w14:textId="1EE7A90B" w:rsidR="004B2368" w:rsidRPr="007973D9" w:rsidRDefault="004B2368" w:rsidP="004B2368">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4C84DCE7" w14:textId="64775EAE" w:rsidR="004B2368" w:rsidRPr="0044270F" w:rsidRDefault="004B2368" w:rsidP="004B2368">
            <w:pPr>
              <w:jc w:val="center"/>
              <w:rPr>
                <w:sz w:val="22"/>
                <w:szCs w:val="22"/>
              </w:rPr>
            </w:pPr>
            <w:r w:rsidRPr="0044270F">
              <w:rPr>
                <w:sz w:val="22"/>
                <w:szCs w:val="22"/>
              </w:rPr>
              <w:t>5.97 ± 3.15</w:t>
            </w:r>
          </w:p>
        </w:tc>
        <w:tc>
          <w:tcPr>
            <w:tcW w:w="2016" w:type="dxa"/>
            <w:tcBorders>
              <w:top w:val="nil"/>
              <w:left w:val="nil"/>
              <w:bottom w:val="nil"/>
              <w:right w:val="nil"/>
            </w:tcBorders>
            <w:vAlign w:val="center"/>
          </w:tcPr>
          <w:p w14:paraId="201B707F" w14:textId="1BF4645B" w:rsidR="004B2368" w:rsidRPr="0044270F" w:rsidRDefault="004B2368" w:rsidP="004B2368">
            <w:pPr>
              <w:jc w:val="center"/>
              <w:rPr>
                <w:sz w:val="22"/>
                <w:szCs w:val="22"/>
              </w:rPr>
            </w:pPr>
            <w:r w:rsidRPr="0044270F">
              <w:rPr>
                <w:sz w:val="22"/>
                <w:szCs w:val="22"/>
              </w:rPr>
              <w:t>8.04 ± 4.35</w:t>
            </w:r>
          </w:p>
        </w:tc>
        <w:tc>
          <w:tcPr>
            <w:tcW w:w="2358" w:type="dxa"/>
            <w:tcBorders>
              <w:top w:val="nil"/>
              <w:left w:val="nil"/>
              <w:bottom w:val="nil"/>
            </w:tcBorders>
            <w:vAlign w:val="center"/>
          </w:tcPr>
          <w:p w14:paraId="57B78529" w14:textId="697720B9" w:rsidR="004B2368" w:rsidRPr="0044270F" w:rsidRDefault="004B2368" w:rsidP="004B2368">
            <w:pPr>
              <w:jc w:val="center"/>
              <w:rPr>
                <w:sz w:val="22"/>
                <w:szCs w:val="22"/>
              </w:rPr>
            </w:pPr>
            <w:r w:rsidRPr="0044270F">
              <w:rPr>
                <w:sz w:val="22"/>
                <w:szCs w:val="22"/>
              </w:rPr>
              <w:t>7.59 ± 3.13</w:t>
            </w:r>
          </w:p>
        </w:tc>
      </w:tr>
      <w:tr w:rsidR="0044270F" w14:paraId="3B610F40" w14:textId="77777777" w:rsidTr="005953B1">
        <w:trPr>
          <w:trHeight w:val="461"/>
          <w:jc w:val="center"/>
        </w:trPr>
        <w:tc>
          <w:tcPr>
            <w:tcW w:w="1710" w:type="dxa"/>
            <w:tcBorders>
              <w:top w:val="nil"/>
              <w:bottom w:val="nil"/>
              <w:right w:val="nil"/>
            </w:tcBorders>
            <w:vAlign w:val="center"/>
          </w:tcPr>
          <w:p w14:paraId="5E3900DC" w14:textId="384CDE78" w:rsidR="004B2368" w:rsidRPr="007973D9" w:rsidRDefault="004B2368" w:rsidP="004B2368">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4BE2D2CF" w14:textId="5DAC0EAB" w:rsidR="004B2368" w:rsidRPr="0044270F" w:rsidRDefault="004B2368" w:rsidP="004B2368">
            <w:pPr>
              <w:jc w:val="center"/>
              <w:rPr>
                <w:sz w:val="22"/>
                <w:szCs w:val="22"/>
              </w:rPr>
            </w:pPr>
            <w:r w:rsidRPr="0044270F">
              <w:rPr>
                <w:sz w:val="22"/>
                <w:szCs w:val="22"/>
              </w:rPr>
              <w:t>11.8 ± 7.88</w:t>
            </w:r>
          </w:p>
        </w:tc>
        <w:tc>
          <w:tcPr>
            <w:tcW w:w="2016" w:type="dxa"/>
            <w:tcBorders>
              <w:top w:val="nil"/>
              <w:left w:val="nil"/>
              <w:bottom w:val="nil"/>
              <w:right w:val="nil"/>
            </w:tcBorders>
            <w:vAlign w:val="center"/>
          </w:tcPr>
          <w:p w14:paraId="57BE35B3" w14:textId="408494C6" w:rsidR="004B2368" w:rsidRPr="0044270F" w:rsidRDefault="004B2368" w:rsidP="004B2368">
            <w:pPr>
              <w:jc w:val="center"/>
              <w:rPr>
                <w:sz w:val="22"/>
                <w:szCs w:val="22"/>
              </w:rPr>
            </w:pPr>
            <w:r w:rsidRPr="0044270F">
              <w:rPr>
                <w:b/>
                <w:sz w:val="22"/>
                <w:szCs w:val="22"/>
              </w:rPr>
              <w:t>6.72 ± 3.54</w:t>
            </w:r>
          </w:p>
        </w:tc>
        <w:tc>
          <w:tcPr>
            <w:tcW w:w="2358" w:type="dxa"/>
            <w:tcBorders>
              <w:top w:val="nil"/>
              <w:left w:val="nil"/>
              <w:bottom w:val="nil"/>
            </w:tcBorders>
            <w:vAlign w:val="center"/>
          </w:tcPr>
          <w:p w14:paraId="371F0073" w14:textId="4D88B53E" w:rsidR="004B2368" w:rsidRPr="0044270F" w:rsidRDefault="004B2368" w:rsidP="004B2368">
            <w:pPr>
              <w:jc w:val="center"/>
              <w:rPr>
                <w:sz w:val="22"/>
                <w:szCs w:val="22"/>
              </w:rPr>
            </w:pPr>
            <w:r w:rsidRPr="0044270F">
              <w:rPr>
                <w:sz w:val="22"/>
                <w:szCs w:val="22"/>
              </w:rPr>
              <w:t>7.80 ± 3.51</w:t>
            </w:r>
          </w:p>
        </w:tc>
      </w:tr>
      <w:tr w:rsidR="0044270F" w14:paraId="3DF58DFC" w14:textId="77777777" w:rsidTr="005953B1">
        <w:trPr>
          <w:trHeight w:val="461"/>
          <w:jc w:val="center"/>
        </w:trPr>
        <w:tc>
          <w:tcPr>
            <w:tcW w:w="1710" w:type="dxa"/>
            <w:tcBorders>
              <w:top w:val="nil"/>
              <w:bottom w:val="nil"/>
              <w:right w:val="nil"/>
            </w:tcBorders>
            <w:vAlign w:val="center"/>
          </w:tcPr>
          <w:p w14:paraId="648C7E14" w14:textId="77FF6267" w:rsidR="004B2368" w:rsidRPr="007973D9" w:rsidRDefault="004B2368" w:rsidP="004B2368">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7CCD9EA7" w14:textId="222F815F" w:rsidR="004B2368" w:rsidRPr="0044270F" w:rsidRDefault="004B2368" w:rsidP="004B2368">
            <w:pPr>
              <w:jc w:val="center"/>
              <w:rPr>
                <w:sz w:val="22"/>
                <w:szCs w:val="22"/>
              </w:rPr>
            </w:pPr>
            <w:r w:rsidRPr="0044270F">
              <w:rPr>
                <w:sz w:val="22"/>
                <w:szCs w:val="22"/>
              </w:rPr>
              <w:t>6.61 ± 2.66</w:t>
            </w:r>
          </w:p>
        </w:tc>
        <w:tc>
          <w:tcPr>
            <w:tcW w:w="2016" w:type="dxa"/>
            <w:tcBorders>
              <w:top w:val="nil"/>
              <w:left w:val="nil"/>
              <w:bottom w:val="nil"/>
              <w:right w:val="nil"/>
            </w:tcBorders>
            <w:vAlign w:val="center"/>
          </w:tcPr>
          <w:p w14:paraId="774C6141" w14:textId="78796ED3" w:rsidR="004B2368" w:rsidRPr="0044270F" w:rsidRDefault="004B2368" w:rsidP="004B2368">
            <w:pPr>
              <w:jc w:val="center"/>
              <w:rPr>
                <w:sz w:val="22"/>
                <w:szCs w:val="22"/>
              </w:rPr>
            </w:pPr>
            <w:r w:rsidRPr="0044270F">
              <w:rPr>
                <w:sz w:val="22"/>
                <w:szCs w:val="22"/>
              </w:rPr>
              <w:t>6.89 ± 4.14</w:t>
            </w:r>
          </w:p>
        </w:tc>
        <w:tc>
          <w:tcPr>
            <w:tcW w:w="2358" w:type="dxa"/>
            <w:tcBorders>
              <w:top w:val="nil"/>
              <w:left w:val="nil"/>
              <w:bottom w:val="nil"/>
            </w:tcBorders>
            <w:vAlign w:val="center"/>
          </w:tcPr>
          <w:p w14:paraId="483BECBB" w14:textId="35F74623" w:rsidR="004B2368" w:rsidRPr="0044270F" w:rsidRDefault="004B2368" w:rsidP="004B2368">
            <w:pPr>
              <w:jc w:val="center"/>
              <w:rPr>
                <w:sz w:val="22"/>
                <w:szCs w:val="22"/>
              </w:rPr>
            </w:pPr>
            <w:r w:rsidRPr="0044270F">
              <w:rPr>
                <w:b/>
                <w:sz w:val="22"/>
                <w:szCs w:val="22"/>
              </w:rPr>
              <w:t>10.7 ± 3.64</w:t>
            </w:r>
          </w:p>
        </w:tc>
      </w:tr>
      <w:tr w:rsidR="0044270F" w14:paraId="198FFCE2" w14:textId="77777777" w:rsidTr="005953B1">
        <w:trPr>
          <w:trHeight w:val="461"/>
          <w:jc w:val="center"/>
        </w:trPr>
        <w:tc>
          <w:tcPr>
            <w:tcW w:w="1710" w:type="dxa"/>
            <w:tcBorders>
              <w:top w:val="nil"/>
              <w:bottom w:val="nil"/>
              <w:right w:val="nil"/>
            </w:tcBorders>
            <w:vAlign w:val="center"/>
          </w:tcPr>
          <w:p w14:paraId="35367C86" w14:textId="1B6F0E32" w:rsidR="004B2368" w:rsidRPr="007973D9" w:rsidRDefault="004B2368" w:rsidP="004B2368">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0654022A" w14:textId="661FAB4C" w:rsidR="004B2368" w:rsidRPr="0044270F" w:rsidRDefault="004B2368" w:rsidP="004B2368">
            <w:pPr>
              <w:jc w:val="center"/>
              <w:rPr>
                <w:sz w:val="22"/>
                <w:szCs w:val="22"/>
              </w:rPr>
            </w:pPr>
            <w:r w:rsidRPr="0044270F">
              <w:rPr>
                <w:sz w:val="22"/>
                <w:szCs w:val="22"/>
              </w:rPr>
              <w:t>6.52 ± 4.18</w:t>
            </w:r>
          </w:p>
        </w:tc>
        <w:tc>
          <w:tcPr>
            <w:tcW w:w="2016" w:type="dxa"/>
            <w:tcBorders>
              <w:top w:val="nil"/>
              <w:left w:val="nil"/>
              <w:bottom w:val="nil"/>
              <w:right w:val="nil"/>
            </w:tcBorders>
            <w:vAlign w:val="center"/>
          </w:tcPr>
          <w:p w14:paraId="5FE3C4CC" w14:textId="39BCABD2" w:rsidR="004B2368" w:rsidRPr="0044270F" w:rsidRDefault="004B2368" w:rsidP="004B2368">
            <w:pPr>
              <w:jc w:val="center"/>
              <w:rPr>
                <w:sz w:val="22"/>
                <w:szCs w:val="22"/>
              </w:rPr>
            </w:pPr>
            <w:r w:rsidRPr="0044270F">
              <w:rPr>
                <w:sz w:val="22"/>
                <w:szCs w:val="22"/>
              </w:rPr>
              <w:t>6.46 ± 3.63</w:t>
            </w:r>
          </w:p>
        </w:tc>
        <w:tc>
          <w:tcPr>
            <w:tcW w:w="2358" w:type="dxa"/>
            <w:tcBorders>
              <w:top w:val="nil"/>
              <w:left w:val="nil"/>
              <w:bottom w:val="nil"/>
            </w:tcBorders>
            <w:vAlign w:val="center"/>
          </w:tcPr>
          <w:p w14:paraId="4001A126" w14:textId="1D856FF3" w:rsidR="004B2368" w:rsidRPr="0044270F" w:rsidRDefault="004B2368" w:rsidP="004B2368">
            <w:pPr>
              <w:jc w:val="center"/>
              <w:rPr>
                <w:sz w:val="22"/>
                <w:szCs w:val="22"/>
              </w:rPr>
            </w:pPr>
            <w:r w:rsidRPr="0044270F">
              <w:rPr>
                <w:sz w:val="22"/>
                <w:szCs w:val="22"/>
              </w:rPr>
              <w:t>5.21 ± 1.89</w:t>
            </w:r>
          </w:p>
        </w:tc>
      </w:tr>
      <w:tr w:rsidR="0044270F" w14:paraId="489F1E9A" w14:textId="77777777" w:rsidTr="005953B1">
        <w:trPr>
          <w:trHeight w:val="461"/>
          <w:jc w:val="center"/>
        </w:trPr>
        <w:tc>
          <w:tcPr>
            <w:tcW w:w="1710" w:type="dxa"/>
            <w:tcBorders>
              <w:top w:val="nil"/>
              <w:bottom w:val="single" w:sz="4" w:space="0" w:color="auto"/>
              <w:right w:val="nil"/>
            </w:tcBorders>
            <w:vAlign w:val="center"/>
          </w:tcPr>
          <w:p w14:paraId="2C7C1973" w14:textId="0E80428C" w:rsidR="004B2368" w:rsidRPr="007973D9" w:rsidRDefault="004B2368" w:rsidP="004B2368">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2FE9181C" w14:textId="18032C26" w:rsidR="004B2368" w:rsidRPr="0044270F" w:rsidRDefault="004B2368" w:rsidP="004B2368">
            <w:pPr>
              <w:jc w:val="center"/>
              <w:rPr>
                <w:sz w:val="22"/>
                <w:szCs w:val="22"/>
              </w:rPr>
            </w:pPr>
            <w:r w:rsidRPr="0044270F">
              <w:rPr>
                <w:sz w:val="22"/>
                <w:szCs w:val="22"/>
              </w:rPr>
              <w:t>14.1 ± 5.57</w:t>
            </w:r>
          </w:p>
        </w:tc>
        <w:tc>
          <w:tcPr>
            <w:tcW w:w="2016" w:type="dxa"/>
            <w:tcBorders>
              <w:top w:val="nil"/>
              <w:left w:val="nil"/>
              <w:bottom w:val="single" w:sz="4" w:space="0" w:color="auto"/>
              <w:right w:val="nil"/>
            </w:tcBorders>
            <w:vAlign w:val="center"/>
          </w:tcPr>
          <w:p w14:paraId="1C4EC104" w14:textId="77878F50" w:rsidR="004B2368" w:rsidRPr="0044270F" w:rsidRDefault="004B2368" w:rsidP="004B2368">
            <w:pPr>
              <w:jc w:val="center"/>
              <w:rPr>
                <w:sz w:val="22"/>
                <w:szCs w:val="22"/>
              </w:rPr>
            </w:pPr>
            <w:r w:rsidRPr="0044270F">
              <w:rPr>
                <w:sz w:val="22"/>
                <w:szCs w:val="22"/>
              </w:rPr>
              <w:t>13.5 ± 4.40</w:t>
            </w:r>
          </w:p>
        </w:tc>
        <w:tc>
          <w:tcPr>
            <w:tcW w:w="2358" w:type="dxa"/>
            <w:tcBorders>
              <w:top w:val="nil"/>
              <w:left w:val="nil"/>
              <w:bottom w:val="nil"/>
            </w:tcBorders>
            <w:vAlign w:val="center"/>
          </w:tcPr>
          <w:p w14:paraId="144F7DF0" w14:textId="0CE34C60" w:rsidR="004B2368" w:rsidRPr="0044270F" w:rsidRDefault="004B2368" w:rsidP="004B2368">
            <w:pPr>
              <w:jc w:val="center"/>
              <w:rPr>
                <w:sz w:val="22"/>
                <w:szCs w:val="22"/>
              </w:rPr>
            </w:pPr>
            <w:r w:rsidRPr="0044270F">
              <w:rPr>
                <w:sz w:val="22"/>
                <w:szCs w:val="22"/>
              </w:rPr>
              <w:t>17.7 ± 5.71</w:t>
            </w:r>
          </w:p>
        </w:tc>
      </w:tr>
      <w:tr w:rsidR="0044270F" w14:paraId="77F1396E" w14:textId="77777777" w:rsidTr="005953B1">
        <w:trPr>
          <w:trHeight w:val="1232"/>
          <w:jc w:val="center"/>
        </w:trPr>
        <w:tc>
          <w:tcPr>
            <w:tcW w:w="8100" w:type="dxa"/>
            <w:gridSpan w:val="4"/>
            <w:tcBorders>
              <w:top w:val="single" w:sz="4" w:space="0" w:color="auto"/>
            </w:tcBorders>
            <w:vAlign w:val="center"/>
          </w:tcPr>
          <w:p w14:paraId="04136AB4" w14:textId="7B766C69" w:rsidR="0044270F" w:rsidRPr="007973D9" w:rsidRDefault="0044270F" w:rsidP="0044270F">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sidR="007973D9">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48907367" w14:textId="65D795AD" w:rsidR="00797BCE" w:rsidRDefault="00797BCE" w:rsidP="002570BA"/>
    <w:p w14:paraId="1A95F6FA" w14:textId="0630823B" w:rsidR="00E27E21" w:rsidRDefault="00E27E21" w:rsidP="002570BA"/>
    <w:p w14:paraId="0E00C7C3" w14:textId="4EFC2B67" w:rsidR="00E27E21" w:rsidRDefault="00E27E21" w:rsidP="002570BA"/>
    <w:p w14:paraId="3B19E4A9" w14:textId="6B6603DB" w:rsidR="00E27E21" w:rsidRDefault="00E27E21" w:rsidP="002570BA"/>
    <w:p w14:paraId="43AEC7F1" w14:textId="23394B3C" w:rsidR="00E27E21" w:rsidRDefault="00E27E21" w:rsidP="002570BA"/>
    <w:p w14:paraId="2FC29F7B" w14:textId="77777777" w:rsidR="00E27E21" w:rsidRDefault="00E27E21" w:rsidP="002570BA"/>
    <w:tbl>
      <w:tblPr>
        <w:tblStyle w:val="TableGrid"/>
        <w:tblW w:w="0" w:type="auto"/>
        <w:jc w:val="center"/>
        <w:tblLook w:val="04A0" w:firstRow="1" w:lastRow="0" w:firstColumn="1" w:lastColumn="0" w:noHBand="0" w:noVBand="1"/>
      </w:tblPr>
      <w:tblGrid>
        <w:gridCol w:w="1710"/>
        <w:gridCol w:w="2016"/>
        <w:gridCol w:w="2016"/>
        <w:gridCol w:w="2358"/>
      </w:tblGrid>
      <w:tr w:rsidR="007973D9" w14:paraId="171FFE39" w14:textId="77777777" w:rsidTr="005953B1">
        <w:trPr>
          <w:trHeight w:val="792"/>
          <w:jc w:val="center"/>
        </w:trPr>
        <w:tc>
          <w:tcPr>
            <w:tcW w:w="8100" w:type="dxa"/>
            <w:gridSpan w:val="4"/>
            <w:vAlign w:val="center"/>
          </w:tcPr>
          <w:p w14:paraId="460A605F" w14:textId="6C61250F" w:rsidR="007973D9" w:rsidRPr="004B2368" w:rsidRDefault="00E27E21" w:rsidP="002F1D32">
            <w:pPr>
              <w:jc w:val="center"/>
            </w:pPr>
            <w:r>
              <w:rPr>
                <w:b/>
                <w:sz w:val="28"/>
                <w:szCs w:val="22"/>
              </w:rPr>
              <w:lastRenderedPageBreak/>
              <w:t>T</w:t>
            </w:r>
            <w:r w:rsidR="007973D9" w:rsidRPr="007973D9">
              <w:rPr>
                <w:b/>
                <w:sz w:val="28"/>
                <w:szCs w:val="22"/>
              </w:rPr>
              <w:t xml:space="preserve">able </w:t>
            </w:r>
            <w:r w:rsidR="007973D9">
              <w:rPr>
                <w:b/>
                <w:sz w:val="28"/>
                <w:szCs w:val="22"/>
              </w:rPr>
              <w:t>2</w:t>
            </w:r>
            <w:r w:rsidR="007973D9" w:rsidRPr="007973D9">
              <w:rPr>
                <w:b/>
                <w:sz w:val="28"/>
                <w:szCs w:val="22"/>
              </w:rPr>
              <w:t>:  Average P</w:t>
            </w:r>
            <w:r w:rsidR="007973D9">
              <w:rPr>
                <w:b/>
                <w:sz w:val="28"/>
                <w:szCs w:val="22"/>
              </w:rPr>
              <w:t>ost</w:t>
            </w:r>
            <w:r w:rsidR="007973D9" w:rsidRPr="007973D9">
              <w:rPr>
                <w:b/>
                <w:sz w:val="28"/>
                <w:szCs w:val="22"/>
              </w:rPr>
              <w:t>prandial Volumetric Flow Rates (mL/min/kg)</w:t>
            </w:r>
          </w:p>
        </w:tc>
      </w:tr>
      <w:tr w:rsidR="007973D9" w14:paraId="3BFA8F80" w14:textId="77777777" w:rsidTr="005953B1">
        <w:trPr>
          <w:trHeight w:val="461"/>
          <w:jc w:val="center"/>
        </w:trPr>
        <w:tc>
          <w:tcPr>
            <w:tcW w:w="1710" w:type="dxa"/>
            <w:tcBorders>
              <w:bottom w:val="single" w:sz="12" w:space="0" w:color="auto"/>
              <w:right w:val="nil"/>
            </w:tcBorders>
            <w:vAlign w:val="center"/>
          </w:tcPr>
          <w:p w14:paraId="41687ECA" w14:textId="77777777" w:rsidR="007973D9" w:rsidRPr="0044270F" w:rsidRDefault="007973D9" w:rsidP="002F1D32">
            <w:pPr>
              <w:jc w:val="center"/>
              <w:rPr>
                <w:sz w:val="22"/>
                <w:szCs w:val="22"/>
              </w:rPr>
            </w:pPr>
          </w:p>
        </w:tc>
        <w:tc>
          <w:tcPr>
            <w:tcW w:w="2016" w:type="dxa"/>
            <w:tcBorders>
              <w:left w:val="nil"/>
              <w:bottom w:val="single" w:sz="12" w:space="0" w:color="auto"/>
              <w:right w:val="nil"/>
            </w:tcBorders>
            <w:vAlign w:val="center"/>
          </w:tcPr>
          <w:p w14:paraId="60D4DA0E" w14:textId="77777777" w:rsidR="007973D9" w:rsidRPr="007973D9" w:rsidRDefault="007973D9" w:rsidP="002F1D32">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60BE40A6" w14:textId="77777777" w:rsidR="007973D9" w:rsidRPr="007973D9" w:rsidRDefault="007973D9" w:rsidP="002F1D32">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DC2F9EA" w14:textId="77777777" w:rsidR="007973D9" w:rsidRPr="007973D9" w:rsidRDefault="007973D9" w:rsidP="002F1D32">
            <w:pPr>
              <w:jc w:val="center"/>
              <w:rPr>
                <w:b/>
                <w:bCs/>
                <w:sz w:val="22"/>
                <w:szCs w:val="22"/>
              </w:rPr>
            </w:pPr>
            <w:r w:rsidRPr="007973D9">
              <w:rPr>
                <w:b/>
                <w:bCs/>
                <w:sz w:val="22"/>
                <w:szCs w:val="22"/>
              </w:rPr>
              <w:t>CMI+</w:t>
            </w:r>
          </w:p>
        </w:tc>
      </w:tr>
      <w:tr w:rsidR="007973D9" w14:paraId="65B9FCA2" w14:textId="77777777" w:rsidTr="005953B1">
        <w:trPr>
          <w:trHeight w:val="461"/>
          <w:jc w:val="center"/>
        </w:trPr>
        <w:tc>
          <w:tcPr>
            <w:tcW w:w="1710" w:type="dxa"/>
            <w:tcBorders>
              <w:top w:val="single" w:sz="12" w:space="0" w:color="auto"/>
              <w:bottom w:val="nil"/>
              <w:right w:val="nil"/>
            </w:tcBorders>
            <w:vAlign w:val="center"/>
          </w:tcPr>
          <w:p w14:paraId="16600755" w14:textId="77777777" w:rsidR="007973D9" w:rsidRPr="007973D9" w:rsidRDefault="007973D9" w:rsidP="002F1D32">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D05F595" w14:textId="71BC97AB" w:rsidR="007973D9" w:rsidRPr="00E27E21" w:rsidRDefault="007973D9" w:rsidP="002F1D32">
            <w:pPr>
              <w:jc w:val="center"/>
              <w:rPr>
                <w:sz w:val="22"/>
                <w:szCs w:val="22"/>
              </w:rPr>
            </w:pPr>
            <w:r w:rsidRPr="00E27E21">
              <w:rPr>
                <w:sz w:val="22"/>
                <w:szCs w:val="22"/>
              </w:rPr>
              <w:t>55.3 ± 19.9</w:t>
            </w:r>
          </w:p>
        </w:tc>
        <w:tc>
          <w:tcPr>
            <w:tcW w:w="2016" w:type="dxa"/>
            <w:tcBorders>
              <w:top w:val="single" w:sz="12" w:space="0" w:color="auto"/>
              <w:left w:val="nil"/>
              <w:bottom w:val="nil"/>
              <w:right w:val="nil"/>
            </w:tcBorders>
            <w:vAlign w:val="center"/>
          </w:tcPr>
          <w:p w14:paraId="68AB4DB0" w14:textId="22F1F693" w:rsidR="007973D9" w:rsidRPr="00E27E21" w:rsidRDefault="007973D9" w:rsidP="002F1D32">
            <w:pPr>
              <w:jc w:val="center"/>
              <w:rPr>
                <w:sz w:val="22"/>
                <w:szCs w:val="22"/>
              </w:rPr>
            </w:pPr>
            <w:r w:rsidRPr="00E27E21">
              <w:rPr>
                <w:sz w:val="22"/>
                <w:szCs w:val="22"/>
              </w:rPr>
              <w:t>54.2 ± 22.3</w:t>
            </w:r>
          </w:p>
        </w:tc>
        <w:tc>
          <w:tcPr>
            <w:tcW w:w="2358" w:type="dxa"/>
            <w:tcBorders>
              <w:top w:val="single" w:sz="12" w:space="0" w:color="auto"/>
              <w:left w:val="nil"/>
              <w:bottom w:val="nil"/>
            </w:tcBorders>
            <w:vAlign w:val="center"/>
          </w:tcPr>
          <w:p w14:paraId="0ED03CD2" w14:textId="14EB951F" w:rsidR="007973D9" w:rsidRPr="00E27E21" w:rsidRDefault="007973D9" w:rsidP="002F1D32">
            <w:pPr>
              <w:jc w:val="center"/>
              <w:rPr>
                <w:sz w:val="22"/>
                <w:szCs w:val="22"/>
              </w:rPr>
            </w:pPr>
            <w:r w:rsidRPr="00E27E21">
              <w:rPr>
                <w:b/>
                <w:sz w:val="22"/>
                <w:szCs w:val="22"/>
                <w:u w:val="single"/>
              </w:rPr>
              <w:t>35.3 ± 11.3</w:t>
            </w:r>
          </w:p>
        </w:tc>
      </w:tr>
      <w:tr w:rsidR="007973D9" w14:paraId="29A94261" w14:textId="77777777" w:rsidTr="005953B1">
        <w:trPr>
          <w:trHeight w:val="461"/>
          <w:jc w:val="center"/>
        </w:trPr>
        <w:tc>
          <w:tcPr>
            <w:tcW w:w="1710" w:type="dxa"/>
            <w:tcBorders>
              <w:top w:val="nil"/>
              <w:bottom w:val="nil"/>
              <w:right w:val="nil"/>
            </w:tcBorders>
            <w:vAlign w:val="center"/>
          </w:tcPr>
          <w:p w14:paraId="2B1DC378" w14:textId="77777777" w:rsidR="007973D9" w:rsidRPr="007973D9" w:rsidRDefault="007973D9" w:rsidP="002F1D32">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2FE0ACA9" w14:textId="4554411F" w:rsidR="007973D9" w:rsidRPr="00E27E21" w:rsidRDefault="007973D9" w:rsidP="002F1D32">
            <w:pPr>
              <w:jc w:val="center"/>
              <w:rPr>
                <w:sz w:val="22"/>
                <w:szCs w:val="22"/>
              </w:rPr>
            </w:pPr>
            <w:r w:rsidRPr="00E27E21">
              <w:rPr>
                <w:sz w:val="22"/>
                <w:szCs w:val="22"/>
              </w:rPr>
              <w:t>14.0 ± 6.15</w:t>
            </w:r>
          </w:p>
        </w:tc>
        <w:tc>
          <w:tcPr>
            <w:tcW w:w="2016" w:type="dxa"/>
            <w:tcBorders>
              <w:top w:val="nil"/>
              <w:left w:val="nil"/>
              <w:bottom w:val="nil"/>
              <w:right w:val="nil"/>
            </w:tcBorders>
            <w:vAlign w:val="center"/>
          </w:tcPr>
          <w:p w14:paraId="594C8F9B" w14:textId="417E21D7" w:rsidR="007973D9" w:rsidRPr="00E27E21" w:rsidRDefault="007973D9" w:rsidP="002F1D32">
            <w:pPr>
              <w:jc w:val="center"/>
              <w:rPr>
                <w:sz w:val="22"/>
                <w:szCs w:val="22"/>
              </w:rPr>
            </w:pPr>
            <w:r w:rsidRPr="00E27E21">
              <w:rPr>
                <w:sz w:val="22"/>
                <w:szCs w:val="22"/>
              </w:rPr>
              <w:t>19.3 ± 6.93</w:t>
            </w:r>
          </w:p>
        </w:tc>
        <w:tc>
          <w:tcPr>
            <w:tcW w:w="2358" w:type="dxa"/>
            <w:tcBorders>
              <w:top w:val="nil"/>
              <w:left w:val="nil"/>
              <w:bottom w:val="nil"/>
            </w:tcBorders>
            <w:vAlign w:val="center"/>
          </w:tcPr>
          <w:p w14:paraId="692E20B2" w14:textId="0C5DEDDA" w:rsidR="007973D9" w:rsidRPr="00E27E21" w:rsidRDefault="007973D9" w:rsidP="002F1D32">
            <w:pPr>
              <w:jc w:val="center"/>
              <w:rPr>
                <w:sz w:val="22"/>
                <w:szCs w:val="22"/>
              </w:rPr>
            </w:pPr>
            <w:r w:rsidRPr="00E27E21">
              <w:rPr>
                <w:sz w:val="22"/>
                <w:szCs w:val="22"/>
              </w:rPr>
              <w:t>18.6 ± 7.00</w:t>
            </w:r>
          </w:p>
        </w:tc>
      </w:tr>
      <w:tr w:rsidR="007973D9" w14:paraId="48828FA0" w14:textId="77777777" w:rsidTr="005953B1">
        <w:trPr>
          <w:trHeight w:val="461"/>
          <w:jc w:val="center"/>
        </w:trPr>
        <w:tc>
          <w:tcPr>
            <w:tcW w:w="1710" w:type="dxa"/>
            <w:tcBorders>
              <w:top w:val="nil"/>
              <w:bottom w:val="nil"/>
              <w:right w:val="nil"/>
            </w:tcBorders>
            <w:vAlign w:val="center"/>
          </w:tcPr>
          <w:p w14:paraId="5D64446D" w14:textId="77777777" w:rsidR="007973D9" w:rsidRPr="007973D9" w:rsidRDefault="007973D9" w:rsidP="002F1D32">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6AA1E47C" w14:textId="50717056" w:rsidR="007973D9" w:rsidRPr="00E27E21" w:rsidRDefault="007973D9" w:rsidP="002F1D32">
            <w:pPr>
              <w:jc w:val="center"/>
              <w:rPr>
                <w:sz w:val="22"/>
                <w:szCs w:val="22"/>
              </w:rPr>
            </w:pPr>
            <w:r w:rsidRPr="00E27E21">
              <w:rPr>
                <w:sz w:val="22"/>
                <w:szCs w:val="22"/>
              </w:rPr>
              <w:t>4.94 ± 2.91</w:t>
            </w:r>
          </w:p>
        </w:tc>
        <w:tc>
          <w:tcPr>
            <w:tcW w:w="2016" w:type="dxa"/>
            <w:tcBorders>
              <w:top w:val="nil"/>
              <w:left w:val="nil"/>
              <w:bottom w:val="nil"/>
              <w:right w:val="nil"/>
            </w:tcBorders>
            <w:vAlign w:val="center"/>
          </w:tcPr>
          <w:p w14:paraId="5FC74F8C" w14:textId="0A6CAB22" w:rsidR="007973D9" w:rsidRPr="00E27E21" w:rsidRDefault="007973D9" w:rsidP="002F1D32">
            <w:pPr>
              <w:jc w:val="center"/>
              <w:rPr>
                <w:sz w:val="22"/>
                <w:szCs w:val="22"/>
              </w:rPr>
            </w:pPr>
            <w:r w:rsidRPr="00E27E21">
              <w:rPr>
                <w:sz w:val="22"/>
                <w:szCs w:val="22"/>
              </w:rPr>
              <w:t>6.33 ± 2.74</w:t>
            </w:r>
          </w:p>
        </w:tc>
        <w:tc>
          <w:tcPr>
            <w:tcW w:w="2358" w:type="dxa"/>
            <w:tcBorders>
              <w:top w:val="nil"/>
              <w:left w:val="nil"/>
              <w:bottom w:val="nil"/>
            </w:tcBorders>
            <w:vAlign w:val="center"/>
          </w:tcPr>
          <w:p w14:paraId="7C439A47" w14:textId="494098AC" w:rsidR="007973D9" w:rsidRPr="00E27E21" w:rsidRDefault="007973D9" w:rsidP="002F1D32">
            <w:pPr>
              <w:jc w:val="center"/>
              <w:rPr>
                <w:sz w:val="22"/>
                <w:szCs w:val="22"/>
              </w:rPr>
            </w:pPr>
            <w:r w:rsidRPr="00E27E21">
              <w:rPr>
                <w:sz w:val="22"/>
                <w:szCs w:val="22"/>
              </w:rPr>
              <w:t>6.37 ± 9.29</w:t>
            </w:r>
          </w:p>
        </w:tc>
      </w:tr>
      <w:tr w:rsidR="007973D9" w14:paraId="1A0A6DA5" w14:textId="77777777" w:rsidTr="005953B1">
        <w:trPr>
          <w:trHeight w:val="461"/>
          <w:jc w:val="center"/>
        </w:trPr>
        <w:tc>
          <w:tcPr>
            <w:tcW w:w="1710" w:type="dxa"/>
            <w:tcBorders>
              <w:top w:val="nil"/>
              <w:bottom w:val="nil"/>
              <w:right w:val="nil"/>
            </w:tcBorders>
            <w:vAlign w:val="center"/>
          </w:tcPr>
          <w:p w14:paraId="53CCD473" w14:textId="77777777" w:rsidR="007973D9" w:rsidRPr="007973D9" w:rsidRDefault="007973D9" w:rsidP="007973D9">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73FF2C1F" w14:textId="6BAD8E08" w:rsidR="007973D9" w:rsidRPr="00E27E21" w:rsidRDefault="007973D9" w:rsidP="007973D9">
            <w:pPr>
              <w:jc w:val="center"/>
              <w:rPr>
                <w:sz w:val="22"/>
                <w:szCs w:val="22"/>
              </w:rPr>
            </w:pPr>
            <w:r w:rsidRPr="00E27E21">
              <w:rPr>
                <w:sz w:val="22"/>
                <w:szCs w:val="22"/>
              </w:rPr>
              <w:t>5.21 ± 2.72</w:t>
            </w:r>
          </w:p>
        </w:tc>
        <w:tc>
          <w:tcPr>
            <w:tcW w:w="2016" w:type="dxa"/>
            <w:tcBorders>
              <w:top w:val="nil"/>
              <w:left w:val="nil"/>
              <w:bottom w:val="nil"/>
              <w:right w:val="nil"/>
            </w:tcBorders>
            <w:vAlign w:val="center"/>
          </w:tcPr>
          <w:p w14:paraId="1F4C9421" w14:textId="787C86AA" w:rsidR="007973D9" w:rsidRPr="00E27E21" w:rsidRDefault="007973D9" w:rsidP="007973D9">
            <w:pPr>
              <w:jc w:val="center"/>
              <w:rPr>
                <w:sz w:val="22"/>
                <w:szCs w:val="22"/>
              </w:rPr>
            </w:pPr>
            <w:r w:rsidRPr="00E27E21">
              <w:rPr>
                <w:sz w:val="22"/>
                <w:szCs w:val="22"/>
              </w:rPr>
              <w:t>6.33 ± 3.70</w:t>
            </w:r>
          </w:p>
        </w:tc>
        <w:tc>
          <w:tcPr>
            <w:tcW w:w="2358" w:type="dxa"/>
            <w:tcBorders>
              <w:top w:val="nil"/>
              <w:left w:val="nil"/>
              <w:bottom w:val="nil"/>
            </w:tcBorders>
            <w:vAlign w:val="center"/>
          </w:tcPr>
          <w:p w14:paraId="57DB7AFF" w14:textId="573ACED1" w:rsidR="007973D9" w:rsidRPr="00E27E21" w:rsidRDefault="007973D9" w:rsidP="007973D9">
            <w:pPr>
              <w:jc w:val="center"/>
              <w:rPr>
                <w:sz w:val="22"/>
                <w:szCs w:val="22"/>
              </w:rPr>
            </w:pPr>
            <w:r w:rsidRPr="00E27E21">
              <w:rPr>
                <w:sz w:val="22"/>
                <w:szCs w:val="22"/>
              </w:rPr>
              <w:t>3.82 ± 4.18</w:t>
            </w:r>
          </w:p>
        </w:tc>
      </w:tr>
      <w:tr w:rsidR="007973D9" w14:paraId="25BE88E2" w14:textId="77777777" w:rsidTr="005953B1">
        <w:trPr>
          <w:trHeight w:val="461"/>
          <w:jc w:val="center"/>
        </w:trPr>
        <w:tc>
          <w:tcPr>
            <w:tcW w:w="1710" w:type="dxa"/>
            <w:tcBorders>
              <w:top w:val="nil"/>
              <w:bottom w:val="nil"/>
              <w:right w:val="nil"/>
            </w:tcBorders>
            <w:vAlign w:val="center"/>
          </w:tcPr>
          <w:p w14:paraId="1D1D00BA" w14:textId="77777777" w:rsidR="007973D9" w:rsidRPr="007973D9" w:rsidRDefault="007973D9" w:rsidP="007973D9">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7CB1925E" w14:textId="652C47D0" w:rsidR="007973D9" w:rsidRPr="00E27E21" w:rsidRDefault="007973D9" w:rsidP="007973D9">
            <w:pPr>
              <w:jc w:val="center"/>
              <w:rPr>
                <w:sz w:val="22"/>
                <w:szCs w:val="22"/>
              </w:rPr>
            </w:pPr>
            <w:r w:rsidRPr="00E27E21">
              <w:rPr>
                <w:sz w:val="22"/>
                <w:szCs w:val="22"/>
              </w:rPr>
              <w:t>11.1 ± 5.00</w:t>
            </w:r>
          </w:p>
        </w:tc>
        <w:tc>
          <w:tcPr>
            <w:tcW w:w="2016" w:type="dxa"/>
            <w:tcBorders>
              <w:top w:val="nil"/>
              <w:left w:val="nil"/>
              <w:bottom w:val="nil"/>
              <w:right w:val="nil"/>
            </w:tcBorders>
            <w:vAlign w:val="center"/>
          </w:tcPr>
          <w:p w14:paraId="43492632" w14:textId="3151822F" w:rsidR="007973D9" w:rsidRPr="00E27E21" w:rsidRDefault="007973D9" w:rsidP="007973D9">
            <w:pPr>
              <w:jc w:val="center"/>
              <w:rPr>
                <w:sz w:val="22"/>
                <w:szCs w:val="22"/>
              </w:rPr>
            </w:pPr>
            <w:r w:rsidRPr="00E27E21">
              <w:rPr>
                <w:sz w:val="22"/>
                <w:szCs w:val="22"/>
              </w:rPr>
              <w:t>12.5 ± 6.40</w:t>
            </w:r>
          </w:p>
        </w:tc>
        <w:tc>
          <w:tcPr>
            <w:tcW w:w="2358" w:type="dxa"/>
            <w:tcBorders>
              <w:top w:val="nil"/>
              <w:left w:val="nil"/>
              <w:bottom w:val="nil"/>
            </w:tcBorders>
            <w:vAlign w:val="center"/>
          </w:tcPr>
          <w:p w14:paraId="684B245A" w14:textId="0FA3399A" w:rsidR="007973D9" w:rsidRPr="00E27E21" w:rsidRDefault="007973D9" w:rsidP="007973D9">
            <w:pPr>
              <w:jc w:val="center"/>
              <w:rPr>
                <w:sz w:val="22"/>
                <w:szCs w:val="22"/>
              </w:rPr>
            </w:pPr>
            <w:r w:rsidRPr="00E27E21">
              <w:rPr>
                <w:sz w:val="22"/>
                <w:szCs w:val="22"/>
              </w:rPr>
              <w:t>9.37 ± 4.52</w:t>
            </w:r>
          </w:p>
        </w:tc>
      </w:tr>
      <w:tr w:rsidR="007973D9" w14:paraId="60C70AF2" w14:textId="77777777" w:rsidTr="005953B1">
        <w:trPr>
          <w:trHeight w:val="461"/>
          <w:jc w:val="center"/>
        </w:trPr>
        <w:tc>
          <w:tcPr>
            <w:tcW w:w="1710" w:type="dxa"/>
            <w:tcBorders>
              <w:top w:val="nil"/>
              <w:bottom w:val="nil"/>
              <w:right w:val="nil"/>
            </w:tcBorders>
            <w:vAlign w:val="center"/>
          </w:tcPr>
          <w:p w14:paraId="19960711" w14:textId="77777777" w:rsidR="007973D9" w:rsidRPr="007973D9" w:rsidRDefault="007973D9" w:rsidP="007973D9">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2B99DD29" w14:textId="735D0B5E" w:rsidR="007973D9" w:rsidRPr="00E27E21" w:rsidRDefault="007973D9" w:rsidP="007973D9">
            <w:pPr>
              <w:jc w:val="center"/>
              <w:rPr>
                <w:sz w:val="22"/>
                <w:szCs w:val="22"/>
              </w:rPr>
            </w:pPr>
            <w:r w:rsidRPr="00E27E21">
              <w:rPr>
                <w:sz w:val="22"/>
                <w:szCs w:val="22"/>
              </w:rPr>
              <w:t>11.0 ± 7.00</w:t>
            </w:r>
          </w:p>
        </w:tc>
        <w:tc>
          <w:tcPr>
            <w:tcW w:w="2016" w:type="dxa"/>
            <w:tcBorders>
              <w:top w:val="nil"/>
              <w:left w:val="nil"/>
              <w:bottom w:val="nil"/>
              <w:right w:val="nil"/>
            </w:tcBorders>
            <w:vAlign w:val="center"/>
          </w:tcPr>
          <w:p w14:paraId="48C63A65" w14:textId="19994165" w:rsidR="007973D9" w:rsidRPr="00E27E21" w:rsidRDefault="007973D9" w:rsidP="007973D9">
            <w:pPr>
              <w:jc w:val="center"/>
              <w:rPr>
                <w:sz w:val="22"/>
                <w:szCs w:val="22"/>
              </w:rPr>
            </w:pPr>
            <w:r w:rsidRPr="00E27E21">
              <w:rPr>
                <w:sz w:val="22"/>
                <w:szCs w:val="22"/>
              </w:rPr>
              <w:t>7.00 ± 4.42</w:t>
            </w:r>
          </w:p>
        </w:tc>
        <w:tc>
          <w:tcPr>
            <w:tcW w:w="2358" w:type="dxa"/>
            <w:tcBorders>
              <w:top w:val="nil"/>
              <w:left w:val="nil"/>
              <w:bottom w:val="nil"/>
            </w:tcBorders>
            <w:vAlign w:val="center"/>
          </w:tcPr>
          <w:p w14:paraId="77BB1FFC" w14:textId="7DF40DC7" w:rsidR="007973D9" w:rsidRPr="00E27E21" w:rsidRDefault="007973D9" w:rsidP="007973D9">
            <w:pPr>
              <w:jc w:val="center"/>
              <w:rPr>
                <w:sz w:val="22"/>
                <w:szCs w:val="22"/>
              </w:rPr>
            </w:pPr>
            <w:r w:rsidRPr="00E27E21">
              <w:rPr>
                <w:sz w:val="22"/>
                <w:szCs w:val="22"/>
              </w:rPr>
              <w:t>8.17 ± 3.96</w:t>
            </w:r>
          </w:p>
        </w:tc>
      </w:tr>
      <w:tr w:rsidR="007973D9" w14:paraId="5211AEE2" w14:textId="77777777" w:rsidTr="005953B1">
        <w:trPr>
          <w:trHeight w:val="461"/>
          <w:jc w:val="center"/>
        </w:trPr>
        <w:tc>
          <w:tcPr>
            <w:tcW w:w="1710" w:type="dxa"/>
            <w:tcBorders>
              <w:top w:val="nil"/>
              <w:bottom w:val="nil"/>
              <w:right w:val="nil"/>
            </w:tcBorders>
            <w:vAlign w:val="center"/>
          </w:tcPr>
          <w:p w14:paraId="4EFBBE41" w14:textId="77777777" w:rsidR="007973D9" w:rsidRPr="007973D9" w:rsidRDefault="007973D9" w:rsidP="007973D9">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2ABEA360" w14:textId="74B62BCA" w:rsidR="007973D9" w:rsidRPr="00E27E21" w:rsidRDefault="007973D9" w:rsidP="007973D9">
            <w:pPr>
              <w:jc w:val="center"/>
              <w:rPr>
                <w:sz w:val="22"/>
                <w:szCs w:val="22"/>
              </w:rPr>
            </w:pPr>
            <w:r w:rsidRPr="00E27E21">
              <w:rPr>
                <w:sz w:val="22"/>
                <w:szCs w:val="22"/>
              </w:rPr>
              <w:t>14.2 ± 4.56</w:t>
            </w:r>
          </w:p>
        </w:tc>
        <w:tc>
          <w:tcPr>
            <w:tcW w:w="2016" w:type="dxa"/>
            <w:tcBorders>
              <w:top w:val="nil"/>
              <w:left w:val="nil"/>
              <w:bottom w:val="nil"/>
              <w:right w:val="nil"/>
            </w:tcBorders>
            <w:vAlign w:val="center"/>
          </w:tcPr>
          <w:p w14:paraId="6E8E5298" w14:textId="29FE6D0F" w:rsidR="007973D9" w:rsidRPr="00E27E21" w:rsidRDefault="007973D9" w:rsidP="007973D9">
            <w:pPr>
              <w:jc w:val="center"/>
              <w:rPr>
                <w:sz w:val="22"/>
                <w:szCs w:val="22"/>
              </w:rPr>
            </w:pPr>
            <w:r w:rsidRPr="00E27E21">
              <w:rPr>
                <w:sz w:val="22"/>
                <w:szCs w:val="22"/>
              </w:rPr>
              <w:t>16.7 ± 7.23</w:t>
            </w:r>
          </w:p>
        </w:tc>
        <w:tc>
          <w:tcPr>
            <w:tcW w:w="2358" w:type="dxa"/>
            <w:tcBorders>
              <w:top w:val="nil"/>
              <w:left w:val="nil"/>
              <w:bottom w:val="nil"/>
            </w:tcBorders>
            <w:vAlign w:val="center"/>
          </w:tcPr>
          <w:p w14:paraId="65037E50" w14:textId="32D1AEA5" w:rsidR="007973D9" w:rsidRPr="00E27E21" w:rsidRDefault="00E27E21" w:rsidP="007973D9">
            <w:pPr>
              <w:jc w:val="center"/>
              <w:rPr>
                <w:sz w:val="22"/>
                <w:szCs w:val="22"/>
              </w:rPr>
            </w:pPr>
            <w:r w:rsidRPr="00E27E21">
              <w:rPr>
                <w:sz w:val="22"/>
                <w:szCs w:val="22"/>
              </w:rPr>
              <w:t>15.5 ± 8.60</w:t>
            </w:r>
          </w:p>
        </w:tc>
      </w:tr>
      <w:tr w:rsidR="007973D9" w14:paraId="72C4947A" w14:textId="77777777" w:rsidTr="005953B1">
        <w:trPr>
          <w:trHeight w:val="461"/>
          <w:jc w:val="center"/>
        </w:trPr>
        <w:tc>
          <w:tcPr>
            <w:tcW w:w="1710" w:type="dxa"/>
            <w:tcBorders>
              <w:top w:val="nil"/>
              <w:bottom w:val="nil"/>
              <w:right w:val="nil"/>
            </w:tcBorders>
            <w:vAlign w:val="center"/>
          </w:tcPr>
          <w:p w14:paraId="0B6EFC8E" w14:textId="77777777" w:rsidR="007973D9" w:rsidRPr="007973D9" w:rsidRDefault="007973D9" w:rsidP="007973D9">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3BDB8F01" w14:textId="24D4AF69" w:rsidR="007973D9" w:rsidRPr="00E27E21" w:rsidRDefault="00E27E21" w:rsidP="007973D9">
            <w:pPr>
              <w:jc w:val="center"/>
              <w:rPr>
                <w:sz w:val="22"/>
                <w:szCs w:val="22"/>
              </w:rPr>
            </w:pPr>
            <w:r w:rsidRPr="00E27E21">
              <w:rPr>
                <w:sz w:val="22"/>
                <w:szCs w:val="22"/>
              </w:rPr>
              <w:t>5.80 ± 2.52</w:t>
            </w:r>
          </w:p>
        </w:tc>
        <w:tc>
          <w:tcPr>
            <w:tcW w:w="2016" w:type="dxa"/>
            <w:tcBorders>
              <w:top w:val="nil"/>
              <w:left w:val="nil"/>
              <w:bottom w:val="nil"/>
              <w:right w:val="nil"/>
            </w:tcBorders>
            <w:vAlign w:val="center"/>
          </w:tcPr>
          <w:p w14:paraId="7109F4C6" w14:textId="495022D8" w:rsidR="007973D9" w:rsidRPr="00E27E21" w:rsidRDefault="00E27E21" w:rsidP="007973D9">
            <w:pPr>
              <w:jc w:val="center"/>
              <w:rPr>
                <w:sz w:val="22"/>
                <w:szCs w:val="22"/>
              </w:rPr>
            </w:pPr>
            <w:r w:rsidRPr="00E27E21">
              <w:rPr>
                <w:sz w:val="22"/>
                <w:szCs w:val="22"/>
              </w:rPr>
              <w:t>5.94 ± 3.85</w:t>
            </w:r>
          </w:p>
        </w:tc>
        <w:tc>
          <w:tcPr>
            <w:tcW w:w="2358" w:type="dxa"/>
            <w:tcBorders>
              <w:top w:val="nil"/>
              <w:left w:val="nil"/>
              <w:bottom w:val="nil"/>
            </w:tcBorders>
            <w:vAlign w:val="center"/>
          </w:tcPr>
          <w:p w14:paraId="260040D9" w14:textId="4E4038C7" w:rsidR="007973D9" w:rsidRPr="00E27E21" w:rsidRDefault="00E27E21" w:rsidP="007973D9">
            <w:pPr>
              <w:jc w:val="center"/>
              <w:rPr>
                <w:sz w:val="22"/>
                <w:szCs w:val="22"/>
              </w:rPr>
            </w:pPr>
            <w:r w:rsidRPr="00E27E21">
              <w:rPr>
                <w:sz w:val="22"/>
                <w:szCs w:val="22"/>
              </w:rPr>
              <w:t>4.46 ± 1.67</w:t>
            </w:r>
          </w:p>
        </w:tc>
      </w:tr>
      <w:tr w:rsidR="007973D9" w14:paraId="055CA943" w14:textId="77777777" w:rsidTr="005953B1">
        <w:trPr>
          <w:trHeight w:val="461"/>
          <w:jc w:val="center"/>
        </w:trPr>
        <w:tc>
          <w:tcPr>
            <w:tcW w:w="1710" w:type="dxa"/>
            <w:tcBorders>
              <w:top w:val="nil"/>
              <w:bottom w:val="single" w:sz="4" w:space="0" w:color="auto"/>
              <w:right w:val="nil"/>
            </w:tcBorders>
            <w:vAlign w:val="center"/>
          </w:tcPr>
          <w:p w14:paraId="7A810FBE" w14:textId="77777777" w:rsidR="007973D9" w:rsidRPr="007973D9" w:rsidRDefault="007973D9" w:rsidP="007973D9">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4445DCF1" w14:textId="6095AF11" w:rsidR="007973D9" w:rsidRPr="00E27E21" w:rsidRDefault="00E27E21" w:rsidP="007973D9">
            <w:pPr>
              <w:jc w:val="center"/>
              <w:rPr>
                <w:sz w:val="22"/>
                <w:szCs w:val="22"/>
              </w:rPr>
            </w:pPr>
            <w:r w:rsidRPr="00E27E21">
              <w:rPr>
                <w:sz w:val="22"/>
                <w:szCs w:val="22"/>
              </w:rPr>
              <w:t>20.6 ± 5.91</w:t>
            </w:r>
          </w:p>
        </w:tc>
        <w:tc>
          <w:tcPr>
            <w:tcW w:w="2016" w:type="dxa"/>
            <w:tcBorders>
              <w:top w:val="nil"/>
              <w:left w:val="nil"/>
              <w:bottom w:val="single" w:sz="4" w:space="0" w:color="auto"/>
              <w:right w:val="nil"/>
            </w:tcBorders>
            <w:vAlign w:val="center"/>
          </w:tcPr>
          <w:p w14:paraId="4739D933" w14:textId="475F6A2C" w:rsidR="007973D9" w:rsidRPr="00E27E21" w:rsidRDefault="00E27E21" w:rsidP="007973D9">
            <w:pPr>
              <w:jc w:val="center"/>
              <w:rPr>
                <w:sz w:val="22"/>
                <w:szCs w:val="22"/>
              </w:rPr>
            </w:pPr>
            <w:r w:rsidRPr="00E27E21">
              <w:rPr>
                <w:sz w:val="22"/>
                <w:szCs w:val="22"/>
              </w:rPr>
              <w:t>23.1 ± 6.56</w:t>
            </w:r>
          </w:p>
        </w:tc>
        <w:tc>
          <w:tcPr>
            <w:tcW w:w="2358" w:type="dxa"/>
            <w:tcBorders>
              <w:top w:val="nil"/>
              <w:left w:val="nil"/>
              <w:bottom w:val="nil"/>
            </w:tcBorders>
            <w:vAlign w:val="center"/>
          </w:tcPr>
          <w:p w14:paraId="114E5697" w14:textId="0E4104E6" w:rsidR="007973D9" w:rsidRPr="00E27E21" w:rsidRDefault="00E27E21" w:rsidP="007973D9">
            <w:pPr>
              <w:jc w:val="center"/>
              <w:rPr>
                <w:sz w:val="22"/>
                <w:szCs w:val="22"/>
              </w:rPr>
            </w:pPr>
            <w:r w:rsidRPr="00E27E21">
              <w:rPr>
                <w:sz w:val="22"/>
                <w:szCs w:val="22"/>
              </w:rPr>
              <w:t>20.8 ± 10.3</w:t>
            </w:r>
          </w:p>
        </w:tc>
      </w:tr>
      <w:tr w:rsidR="007973D9" w14:paraId="0A21C529" w14:textId="77777777" w:rsidTr="005953B1">
        <w:trPr>
          <w:trHeight w:val="1232"/>
          <w:jc w:val="center"/>
        </w:trPr>
        <w:tc>
          <w:tcPr>
            <w:tcW w:w="8100" w:type="dxa"/>
            <w:gridSpan w:val="4"/>
            <w:tcBorders>
              <w:top w:val="single" w:sz="4" w:space="0" w:color="auto"/>
            </w:tcBorders>
            <w:vAlign w:val="center"/>
          </w:tcPr>
          <w:p w14:paraId="4ED630FA" w14:textId="77777777" w:rsidR="007973D9" w:rsidRPr="007973D9" w:rsidRDefault="007973D9" w:rsidP="007973D9">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736FEBD1" w14:textId="002375A7" w:rsidR="00C92E2D" w:rsidRDefault="00C92E2D"/>
    <w:tbl>
      <w:tblPr>
        <w:tblStyle w:val="TableGrid"/>
        <w:tblW w:w="8745" w:type="dxa"/>
        <w:jc w:val="center"/>
        <w:tblLook w:val="04A0" w:firstRow="1" w:lastRow="0" w:firstColumn="1" w:lastColumn="0" w:noHBand="0" w:noVBand="1"/>
      </w:tblPr>
      <w:tblGrid>
        <w:gridCol w:w="1995"/>
        <w:gridCol w:w="2250"/>
        <w:gridCol w:w="2250"/>
        <w:gridCol w:w="2250"/>
      </w:tblGrid>
      <w:tr w:rsidR="00E27E21" w14:paraId="59E6C59C" w14:textId="77777777" w:rsidTr="0020720C">
        <w:trPr>
          <w:trHeight w:val="792"/>
          <w:jc w:val="center"/>
        </w:trPr>
        <w:tc>
          <w:tcPr>
            <w:tcW w:w="8745" w:type="dxa"/>
            <w:gridSpan w:val="4"/>
            <w:vAlign w:val="center"/>
          </w:tcPr>
          <w:p w14:paraId="3D82B1AB" w14:textId="34921733" w:rsidR="00E27E21" w:rsidRPr="004B2368" w:rsidRDefault="00E27E21" w:rsidP="002F1D32">
            <w:pPr>
              <w:jc w:val="center"/>
            </w:pPr>
            <w:r>
              <w:rPr>
                <w:b/>
                <w:sz w:val="28"/>
                <w:szCs w:val="22"/>
              </w:rPr>
              <w:t>T</w:t>
            </w:r>
            <w:r w:rsidRPr="007973D9">
              <w:rPr>
                <w:b/>
                <w:sz w:val="28"/>
                <w:szCs w:val="22"/>
              </w:rPr>
              <w:t xml:space="preserve">able </w:t>
            </w:r>
            <w:r>
              <w:rPr>
                <w:b/>
                <w:sz w:val="28"/>
                <w:szCs w:val="22"/>
              </w:rPr>
              <w:t>3</w:t>
            </w:r>
            <w:r w:rsidRPr="007973D9">
              <w:rPr>
                <w:b/>
                <w:sz w:val="28"/>
                <w:szCs w:val="22"/>
              </w:rPr>
              <w:t xml:space="preserve">:  Average </w:t>
            </w:r>
            <w:r>
              <w:rPr>
                <w:b/>
                <w:sz w:val="28"/>
                <w:szCs w:val="22"/>
              </w:rPr>
              <w:t>Percent Change in Flow (%)</w:t>
            </w:r>
          </w:p>
        </w:tc>
      </w:tr>
      <w:tr w:rsidR="005953B1" w14:paraId="2C221A6F" w14:textId="77777777" w:rsidTr="0020720C">
        <w:trPr>
          <w:trHeight w:val="864"/>
          <w:jc w:val="center"/>
        </w:trPr>
        <w:tc>
          <w:tcPr>
            <w:tcW w:w="1995" w:type="dxa"/>
            <w:tcBorders>
              <w:bottom w:val="single" w:sz="12" w:space="0" w:color="auto"/>
              <w:right w:val="nil"/>
            </w:tcBorders>
            <w:vAlign w:val="center"/>
          </w:tcPr>
          <w:p w14:paraId="0537DF5F" w14:textId="77777777" w:rsidR="00E27E21" w:rsidRPr="0044270F" w:rsidRDefault="00E27E21" w:rsidP="002F1D32">
            <w:pPr>
              <w:jc w:val="center"/>
              <w:rPr>
                <w:sz w:val="22"/>
                <w:szCs w:val="22"/>
              </w:rPr>
            </w:pPr>
          </w:p>
        </w:tc>
        <w:tc>
          <w:tcPr>
            <w:tcW w:w="2250" w:type="dxa"/>
            <w:tcBorders>
              <w:left w:val="nil"/>
              <w:bottom w:val="single" w:sz="12" w:space="0" w:color="auto"/>
              <w:right w:val="nil"/>
            </w:tcBorders>
            <w:vAlign w:val="center"/>
          </w:tcPr>
          <w:p w14:paraId="20A1A412" w14:textId="77777777" w:rsidR="00E27E21" w:rsidRDefault="00E27E21" w:rsidP="002F1D32">
            <w:pPr>
              <w:jc w:val="center"/>
              <w:rPr>
                <w:b/>
                <w:bCs/>
                <w:sz w:val="22"/>
                <w:szCs w:val="22"/>
              </w:rPr>
            </w:pPr>
            <w:r w:rsidRPr="007973D9">
              <w:rPr>
                <w:b/>
                <w:bCs/>
                <w:sz w:val="22"/>
                <w:szCs w:val="22"/>
              </w:rPr>
              <w:t>Control</w:t>
            </w:r>
          </w:p>
          <w:p w14:paraId="4B80EFFD" w14:textId="53C51FC3" w:rsidR="00E27E21" w:rsidRPr="00221402" w:rsidRDefault="00221402" w:rsidP="002F1D32">
            <w:pPr>
              <w:jc w:val="center"/>
              <w:rPr>
                <w:i/>
                <w:iCs/>
                <w:sz w:val="22"/>
                <w:szCs w:val="22"/>
              </w:rPr>
            </w:pPr>
            <w:r w:rsidRPr="00221402">
              <w:rPr>
                <w:i/>
                <w:iCs/>
                <w:sz w:val="22"/>
                <w:szCs w:val="22"/>
              </w:rPr>
              <w:t>(</w:t>
            </w:r>
            <w:r w:rsidR="00E27E21" w:rsidRPr="00221402">
              <w:rPr>
                <w:i/>
                <w:iCs/>
                <w:sz w:val="22"/>
                <w:szCs w:val="22"/>
              </w:rPr>
              <w:t xml:space="preserve"># Vessels </w:t>
            </w:r>
            <w:r w:rsidR="005953B1">
              <w:rPr>
                <w:i/>
                <w:iCs/>
                <w:sz w:val="22"/>
                <w:szCs w:val="22"/>
              </w:rPr>
              <w:t>v</w:t>
            </w:r>
            <w:r w:rsidR="00E27E21" w:rsidRPr="00221402">
              <w:rPr>
                <w:i/>
                <w:iCs/>
                <w:sz w:val="22"/>
                <w:szCs w:val="22"/>
              </w:rPr>
              <w:t>isualized</w:t>
            </w:r>
            <w:r w:rsidR="005953B1">
              <w:rPr>
                <w:i/>
                <w:iCs/>
                <w:sz w:val="22"/>
                <w:szCs w:val="22"/>
              </w:rPr>
              <w:t xml:space="preserve"> out of </w:t>
            </w:r>
            <w:r w:rsidR="00E27E21" w:rsidRPr="00221402">
              <w:rPr>
                <w:i/>
                <w:iCs/>
                <w:sz w:val="22"/>
                <w:szCs w:val="22"/>
              </w:rPr>
              <w:t>20</w:t>
            </w:r>
            <w:r w:rsidRPr="00221402">
              <w:rPr>
                <w:i/>
                <w:iCs/>
                <w:sz w:val="22"/>
                <w:szCs w:val="22"/>
              </w:rPr>
              <w:t>)</w:t>
            </w:r>
          </w:p>
        </w:tc>
        <w:tc>
          <w:tcPr>
            <w:tcW w:w="2250" w:type="dxa"/>
            <w:tcBorders>
              <w:left w:val="nil"/>
              <w:bottom w:val="single" w:sz="12" w:space="0" w:color="auto"/>
              <w:right w:val="nil"/>
            </w:tcBorders>
            <w:vAlign w:val="center"/>
          </w:tcPr>
          <w:p w14:paraId="04706735" w14:textId="77777777" w:rsidR="00E27E21" w:rsidRDefault="00E27E21" w:rsidP="002F1D32">
            <w:pPr>
              <w:jc w:val="center"/>
              <w:rPr>
                <w:b/>
                <w:bCs/>
                <w:sz w:val="22"/>
                <w:szCs w:val="22"/>
              </w:rPr>
            </w:pPr>
            <w:r w:rsidRPr="007973D9">
              <w:rPr>
                <w:b/>
                <w:bCs/>
                <w:sz w:val="22"/>
                <w:szCs w:val="22"/>
              </w:rPr>
              <w:t>CMI-</w:t>
            </w:r>
          </w:p>
          <w:p w14:paraId="2C83AAC2" w14:textId="2A923A0B" w:rsidR="00221402" w:rsidRPr="007973D9" w:rsidRDefault="00221402" w:rsidP="002F1D32">
            <w:pPr>
              <w:jc w:val="center"/>
              <w:rPr>
                <w:b/>
                <w:bCs/>
                <w:sz w:val="22"/>
                <w:szCs w:val="22"/>
              </w:rPr>
            </w:pPr>
            <w:r w:rsidRPr="00221402">
              <w:rPr>
                <w:i/>
                <w:iCs/>
                <w:sz w:val="22"/>
                <w:szCs w:val="22"/>
              </w:rPr>
              <w:t xml:space="preserve">(# Vessels </w:t>
            </w:r>
            <w:r w:rsidR="005953B1">
              <w:rPr>
                <w:i/>
                <w:iCs/>
                <w:sz w:val="22"/>
                <w:szCs w:val="22"/>
              </w:rPr>
              <w:t>v</w:t>
            </w:r>
            <w:r w:rsidRPr="00221402">
              <w:rPr>
                <w:i/>
                <w:iCs/>
                <w:sz w:val="22"/>
                <w:szCs w:val="22"/>
              </w:rPr>
              <w:t xml:space="preserve">isualized out of </w:t>
            </w:r>
            <w:r>
              <w:rPr>
                <w:i/>
                <w:iCs/>
                <w:sz w:val="22"/>
                <w:szCs w:val="22"/>
              </w:rPr>
              <w:t>13</w:t>
            </w:r>
            <w:r w:rsidRPr="00221402">
              <w:rPr>
                <w:i/>
                <w:iCs/>
                <w:sz w:val="22"/>
                <w:szCs w:val="22"/>
              </w:rPr>
              <w:t>)</w:t>
            </w:r>
          </w:p>
        </w:tc>
        <w:tc>
          <w:tcPr>
            <w:tcW w:w="2250" w:type="dxa"/>
            <w:tcBorders>
              <w:left w:val="nil"/>
              <w:bottom w:val="single" w:sz="12" w:space="0" w:color="auto"/>
            </w:tcBorders>
            <w:vAlign w:val="center"/>
          </w:tcPr>
          <w:p w14:paraId="55F2CBC4" w14:textId="77777777" w:rsidR="00E27E21" w:rsidRDefault="00E27E21" w:rsidP="002F1D32">
            <w:pPr>
              <w:jc w:val="center"/>
              <w:rPr>
                <w:b/>
                <w:bCs/>
                <w:sz w:val="22"/>
                <w:szCs w:val="22"/>
              </w:rPr>
            </w:pPr>
            <w:r w:rsidRPr="007973D9">
              <w:rPr>
                <w:b/>
                <w:bCs/>
                <w:sz w:val="22"/>
                <w:szCs w:val="22"/>
              </w:rPr>
              <w:t>CMI+</w:t>
            </w:r>
          </w:p>
          <w:p w14:paraId="523A92E4" w14:textId="4A1AF348" w:rsidR="00221402" w:rsidRPr="007973D9" w:rsidRDefault="00221402" w:rsidP="002F1D32">
            <w:pPr>
              <w:jc w:val="center"/>
              <w:rPr>
                <w:b/>
                <w:bCs/>
                <w:sz w:val="22"/>
                <w:szCs w:val="22"/>
              </w:rPr>
            </w:pPr>
            <w:r w:rsidRPr="00221402">
              <w:rPr>
                <w:i/>
                <w:iCs/>
                <w:sz w:val="22"/>
                <w:szCs w:val="22"/>
              </w:rPr>
              <w:t xml:space="preserve">(# Vessels Visualized out of </w:t>
            </w:r>
            <w:r>
              <w:rPr>
                <w:i/>
                <w:iCs/>
                <w:sz w:val="22"/>
                <w:szCs w:val="22"/>
              </w:rPr>
              <w:t>6</w:t>
            </w:r>
            <w:r w:rsidRPr="00221402">
              <w:rPr>
                <w:i/>
                <w:iCs/>
                <w:sz w:val="22"/>
                <w:szCs w:val="22"/>
              </w:rPr>
              <w:t>)</w:t>
            </w:r>
          </w:p>
        </w:tc>
      </w:tr>
      <w:tr w:rsidR="005953B1" w14:paraId="059A25A1" w14:textId="77777777" w:rsidTr="0020720C">
        <w:trPr>
          <w:trHeight w:val="605"/>
          <w:jc w:val="center"/>
        </w:trPr>
        <w:tc>
          <w:tcPr>
            <w:tcW w:w="1995" w:type="dxa"/>
            <w:tcBorders>
              <w:top w:val="single" w:sz="12" w:space="0" w:color="auto"/>
              <w:bottom w:val="nil"/>
              <w:right w:val="nil"/>
            </w:tcBorders>
            <w:vAlign w:val="center"/>
          </w:tcPr>
          <w:p w14:paraId="0F33D346" w14:textId="77777777" w:rsidR="00E27E21" w:rsidRDefault="00E27E21" w:rsidP="002F1D32">
            <w:pPr>
              <w:jc w:val="center"/>
              <w:rPr>
                <w:b/>
                <w:bCs/>
                <w:sz w:val="22"/>
                <w:szCs w:val="22"/>
              </w:rPr>
            </w:pPr>
            <w:r w:rsidRPr="007973D9">
              <w:rPr>
                <w:b/>
                <w:bCs/>
                <w:sz w:val="22"/>
                <w:szCs w:val="22"/>
              </w:rPr>
              <w:t>SCAo</w:t>
            </w:r>
          </w:p>
          <w:p w14:paraId="335CD37D" w14:textId="2DF79C4C" w:rsidR="005953B1" w:rsidRPr="007973D9" w:rsidRDefault="005953B1" w:rsidP="002F1D32">
            <w:pPr>
              <w:jc w:val="center"/>
              <w:rPr>
                <w:b/>
                <w:bCs/>
                <w:sz w:val="22"/>
                <w:szCs w:val="22"/>
              </w:rPr>
            </w:pPr>
          </w:p>
        </w:tc>
        <w:tc>
          <w:tcPr>
            <w:tcW w:w="2250" w:type="dxa"/>
            <w:tcBorders>
              <w:top w:val="single" w:sz="12" w:space="0" w:color="auto"/>
              <w:left w:val="nil"/>
              <w:bottom w:val="nil"/>
              <w:right w:val="nil"/>
            </w:tcBorders>
            <w:vAlign w:val="center"/>
          </w:tcPr>
          <w:p w14:paraId="73BD35D2" w14:textId="77777777" w:rsidR="00E27E21" w:rsidRDefault="00E27E21" w:rsidP="002F1D32">
            <w:pPr>
              <w:jc w:val="center"/>
              <w:rPr>
                <w:sz w:val="22"/>
                <w:szCs w:val="22"/>
              </w:rPr>
            </w:pPr>
            <w:r w:rsidRPr="00E27E21">
              <w:rPr>
                <w:sz w:val="22"/>
                <w:szCs w:val="22"/>
              </w:rPr>
              <w:t>15.7 ± 14.8</w:t>
            </w:r>
          </w:p>
          <w:p w14:paraId="0B2A40F9" w14:textId="42D54489" w:rsidR="00221402" w:rsidRPr="00221402" w:rsidRDefault="00221402" w:rsidP="002F1D32">
            <w:pPr>
              <w:jc w:val="center"/>
              <w:rPr>
                <w:i/>
                <w:iCs/>
                <w:sz w:val="22"/>
                <w:szCs w:val="22"/>
              </w:rPr>
            </w:pPr>
            <w:r>
              <w:rPr>
                <w:i/>
                <w:iCs/>
                <w:sz w:val="22"/>
                <w:szCs w:val="22"/>
              </w:rPr>
              <w:t>(20)</w:t>
            </w:r>
          </w:p>
        </w:tc>
        <w:tc>
          <w:tcPr>
            <w:tcW w:w="2250" w:type="dxa"/>
            <w:tcBorders>
              <w:top w:val="single" w:sz="12" w:space="0" w:color="auto"/>
              <w:left w:val="nil"/>
              <w:bottom w:val="nil"/>
              <w:right w:val="nil"/>
            </w:tcBorders>
            <w:vAlign w:val="center"/>
          </w:tcPr>
          <w:p w14:paraId="1CB3606D" w14:textId="77777777" w:rsidR="00E27E21" w:rsidRDefault="00E27E21" w:rsidP="002F1D32">
            <w:pPr>
              <w:jc w:val="center"/>
              <w:rPr>
                <w:sz w:val="22"/>
                <w:szCs w:val="22"/>
              </w:rPr>
            </w:pPr>
            <w:r w:rsidRPr="00E27E21">
              <w:rPr>
                <w:sz w:val="22"/>
                <w:szCs w:val="22"/>
              </w:rPr>
              <w:t>21.1 ± 16.6</w:t>
            </w:r>
          </w:p>
          <w:p w14:paraId="6F0B4CC6" w14:textId="32B79BD2" w:rsidR="005953B1" w:rsidRPr="005953B1" w:rsidRDefault="005953B1" w:rsidP="002F1D32">
            <w:pPr>
              <w:jc w:val="center"/>
              <w:rPr>
                <w:i/>
                <w:iCs/>
                <w:sz w:val="22"/>
                <w:szCs w:val="22"/>
              </w:rPr>
            </w:pPr>
            <w:r w:rsidRPr="005953B1">
              <w:rPr>
                <w:i/>
                <w:iCs/>
                <w:sz w:val="22"/>
                <w:szCs w:val="22"/>
              </w:rPr>
              <w:t>(13)</w:t>
            </w:r>
          </w:p>
        </w:tc>
        <w:tc>
          <w:tcPr>
            <w:tcW w:w="2250" w:type="dxa"/>
            <w:tcBorders>
              <w:top w:val="single" w:sz="12" w:space="0" w:color="auto"/>
              <w:left w:val="nil"/>
              <w:bottom w:val="nil"/>
            </w:tcBorders>
            <w:vAlign w:val="center"/>
          </w:tcPr>
          <w:p w14:paraId="4F4B01B9" w14:textId="77777777" w:rsidR="00E27E21" w:rsidRDefault="00E27E21" w:rsidP="002F1D32">
            <w:pPr>
              <w:jc w:val="center"/>
              <w:rPr>
                <w:b/>
                <w:sz w:val="22"/>
                <w:szCs w:val="22"/>
                <w:u w:val="single"/>
              </w:rPr>
            </w:pPr>
            <w:r w:rsidRPr="00E27E21">
              <w:rPr>
                <w:b/>
                <w:sz w:val="22"/>
                <w:szCs w:val="22"/>
                <w:u w:val="single"/>
              </w:rPr>
              <w:t>-2.57 ± 12.1</w:t>
            </w:r>
          </w:p>
          <w:p w14:paraId="1F8D2A3D" w14:textId="5B0166B2" w:rsidR="005953B1" w:rsidRPr="005953B1" w:rsidRDefault="005953B1" w:rsidP="002F1D32">
            <w:pPr>
              <w:jc w:val="center"/>
              <w:rPr>
                <w:i/>
                <w:iCs/>
                <w:sz w:val="22"/>
                <w:szCs w:val="22"/>
              </w:rPr>
            </w:pPr>
            <w:r>
              <w:rPr>
                <w:i/>
                <w:iCs/>
                <w:sz w:val="22"/>
                <w:szCs w:val="22"/>
              </w:rPr>
              <w:t>(5)</w:t>
            </w:r>
          </w:p>
        </w:tc>
      </w:tr>
      <w:tr w:rsidR="005953B1" w14:paraId="478D35F0" w14:textId="77777777" w:rsidTr="0020720C">
        <w:trPr>
          <w:trHeight w:val="605"/>
          <w:jc w:val="center"/>
        </w:trPr>
        <w:tc>
          <w:tcPr>
            <w:tcW w:w="1995" w:type="dxa"/>
            <w:tcBorders>
              <w:top w:val="nil"/>
              <w:bottom w:val="nil"/>
              <w:right w:val="nil"/>
            </w:tcBorders>
            <w:vAlign w:val="center"/>
          </w:tcPr>
          <w:p w14:paraId="03534F89" w14:textId="77777777" w:rsidR="00E27E21" w:rsidRDefault="00E27E21" w:rsidP="002F1D32">
            <w:pPr>
              <w:jc w:val="center"/>
              <w:rPr>
                <w:b/>
                <w:bCs/>
                <w:sz w:val="22"/>
                <w:szCs w:val="22"/>
              </w:rPr>
            </w:pPr>
            <w:r w:rsidRPr="007973D9">
              <w:rPr>
                <w:b/>
                <w:bCs/>
                <w:sz w:val="22"/>
                <w:szCs w:val="22"/>
              </w:rPr>
              <w:t>IRAo</w:t>
            </w:r>
          </w:p>
          <w:p w14:paraId="05A23F33" w14:textId="523CD8BB" w:rsidR="005953B1" w:rsidRPr="007973D9" w:rsidRDefault="005953B1" w:rsidP="002F1D32">
            <w:pPr>
              <w:jc w:val="center"/>
              <w:rPr>
                <w:b/>
                <w:bCs/>
                <w:sz w:val="22"/>
                <w:szCs w:val="22"/>
              </w:rPr>
            </w:pPr>
          </w:p>
        </w:tc>
        <w:tc>
          <w:tcPr>
            <w:tcW w:w="2250" w:type="dxa"/>
            <w:tcBorders>
              <w:top w:val="nil"/>
              <w:left w:val="nil"/>
              <w:bottom w:val="nil"/>
              <w:right w:val="nil"/>
            </w:tcBorders>
            <w:vAlign w:val="center"/>
          </w:tcPr>
          <w:p w14:paraId="3B770CBD" w14:textId="77777777" w:rsidR="00E27E21" w:rsidRDefault="00E27E21" w:rsidP="002F1D32">
            <w:pPr>
              <w:jc w:val="center"/>
              <w:rPr>
                <w:sz w:val="22"/>
                <w:szCs w:val="22"/>
              </w:rPr>
            </w:pPr>
            <w:r w:rsidRPr="00E27E21">
              <w:rPr>
                <w:sz w:val="22"/>
                <w:szCs w:val="22"/>
              </w:rPr>
              <w:t>-7.03 ± 24.4</w:t>
            </w:r>
          </w:p>
          <w:p w14:paraId="3C5F335C" w14:textId="7309E39C" w:rsidR="005953B1" w:rsidRPr="005953B1" w:rsidRDefault="005953B1" w:rsidP="002F1D32">
            <w:pPr>
              <w:jc w:val="center"/>
              <w:rPr>
                <w:i/>
                <w:iCs/>
                <w:sz w:val="22"/>
                <w:szCs w:val="22"/>
              </w:rPr>
            </w:pPr>
            <w:r w:rsidRPr="005953B1">
              <w:rPr>
                <w:i/>
                <w:iCs/>
                <w:sz w:val="22"/>
                <w:szCs w:val="22"/>
              </w:rPr>
              <w:t>(18)</w:t>
            </w:r>
          </w:p>
        </w:tc>
        <w:tc>
          <w:tcPr>
            <w:tcW w:w="2250" w:type="dxa"/>
            <w:tcBorders>
              <w:top w:val="nil"/>
              <w:left w:val="nil"/>
              <w:bottom w:val="nil"/>
              <w:right w:val="nil"/>
            </w:tcBorders>
            <w:vAlign w:val="center"/>
          </w:tcPr>
          <w:p w14:paraId="122329D8" w14:textId="77777777" w:rsidR="00E27E21" w:rsidRDefault="00E27E21" w:rsidP="002F1D32">
            <w:pPr>
              <w:jc w:val="center"/>
              <w:rPr>
                <w:sz w:val="22"/>
                <w:szCs w:val="22"/>
              </w:rPr>
            </w:pPr>
            <w:r w:rsidRPr="00E27E21">
              <w:rPr>
                <w:sz w:val="22"/>
                <w:szCs w:val="22"/>
              </w:rPr>
              <w:t>13.0 ± 31.1</w:t>
            </w:r>
          </w:p>
          <w:p w14:paraId="2B42343A" w14:textId="59A3CE32" w:rsidR="005953B1" w:rsidRPr="005953B1" w:rsidRDefault="005953B1" w:rsidP="002F1D32">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6EF1B193" w14:textId="77777777" w:rsidR="00E27E21" w:rsidRDefault="00E27E21" w:rsidP="002F1D32">
            <w:pPr>
              <w:jc w:val="center"/>
              <w:rPr>
                <w:sz w:val="22"/>
                <w:szCs w:val="22"/>
              </w:rPr>
            </w:pPr>
            <w:r w:rsidRPr="00E27E21">
              <w:rPr>
                <w:sz w:val="22"/>
                <w:szCs w:val="22"/>
              </w:rPr>
              <w:t>-3.16 ± 27.1</w:t>
            </w:r>
          </w:p>
          <w:p w14:paraId="25DA6CD0" w14:textId="53D1D722" w:rsidR="005953B1" w:rsidRPr="005953B1" w:rsidRDefault="005953B1" w:rsidP="002F1D32">
            <w:pPr>
              <w:jc w:val="center"/>
              <w:rPr>
                <w:sz w:val="22"/>
                <w:szCs w:val="22"/>
              </w:rPr>
            </w:pPr>
            <w:r>
              <w:rPr>
                <w:i/>
                <w:iCs/>
                <w:sz w:val="22"/>
                <w:szCs w:val="22"/>
              </w:rPr>
              <w:t>(5)</w:t>
            </w:r>
          </w:p>
        </w:tc>
      </w:tr>
      <w:tr w:rsidR="005953B1" w14:paraId="2D0D28AD" w14:textId="77777777" w:rsidTr="0020720C">
        <w:trPr>
          <w:trHeight w:val="605"/>
          <w:jc w:val="center"/>
        </w:trPr>
        <w:tc>
          <w:tcPr>
            <w:tcW w:w="1995" w:type="dxa"/>
            <w:tcBorders>
              <w:top w:val="nil"/>
              <w:bottom w:val="nil"/>
              <w:right w:val="nil"/>
            </w:tcBorders>
            <w:vAlign w:val="center"/>
          </w:tcPr>
          <w:p w14:paraId="728A255D" w14:textId="77777777" w:rsidR="00E27E21" w:rsidRDefault="00E27E21" w:rsidP="002F1D32">
            <w:pPr>
              <w:jc w:val="center"/>
              <w:rPr>
                <w:b/>
                <w:bCs/>
                <w:sz w:val="22"/>
                <w:szCs w:val="22"/>
              </w:rPr>
            </w:pPr>
            <w:r w:rsidRPr="007973D9">
              <w:rPr>
                <w:b/>
                <w:bCs/>
                <w:sz w:val="22"/>
                <w:szCs w:val="22"/>
              </w:rPr>
              <w:t>LRA</w:t>
            </w:r>
          </w:p>
          <w:p w14:paraId="0F5B11E1" w14:textId="2E1EE6D4" w:rsidR="005953B1" w:rsidRPr="007973D9" w:rsidRDefault="005953B1" w:rsidP="002F1D32">
            <w:pPr>
              <w:jc w:val="center"/>
              <w:rPr>
                <w:b/>
                <w:bCs/>
                <w:sz w:val="22"/>
                <w:szCs w:val="22"/>
              </w:rPr>
            </w:pPr>
          </w:p>
        </w:tc>
        <w:tc>
          <w:tcPr>
            <w:tcW w:w="2250" w:type="dxa"/>
            <w:tcBorders>
              <w:top w:val="nil"/>
              <w:left w:val="nil"/>
              <w:bottom w:val="nil"/>
              <w:right w:val="nil"/>
            </w:tcBorders>
            <w:vAlign w:val="center"/>
          </w:tcPr>
          <w:p w14:paraId="57113FF3" w14:textId="77777777" w:rsidR="00E27E21" w:rsidRDefault="00E27E21" w:rsidP="002F1D32">
            <w:pPr>
              <w:jc w:val="center"/>
              <w:rPr>
                <w:sz w:val="22"/>
                <w:szCs w:val="22"/>
              </w:rPr>
            </w:pPr>
            <w:r w:rsidRPr="00E27E21">
              <w:rPr>
                <w:sz w:val="22"/>
                <w:szCs w:val="22"/>
              </w:rPr>
              <w:t>3.58 ± 15.4</w:t>
            </w:r>
          </w:p>
          <w:p w14:paraId="33C9A879" w14:textId="5DD4C789" w:rsidR="005953B1" w:rsidRPr="005953B1" w:rsidRDefault="005953B1" w:rsidP="002F1D32">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7D529E92" w14:textId="77777777" w:rsidR="00E27E21" w:rsidRDefault="00E27E21" w:rsidP="002F1D32">
            <w:pPr>
              <w:jc w:val="center"/>
              <w:rPr>
                <w:sz w:val="22"/>
                <w:szCs w:val="22"/>
              </w:rPr>
            </w:pPr>
            <w:r w:rsidRPr="00E27E21">
              <w:rPr>
                <w:sz w:val="22"/>
                <w:szCs w:val="22"/>
              </w:rPr>
              <w:t>2.03 ± 21.0</w:t>
            </w:r>
          </w:p>
          <w:p w14:paraId="5A510B96" w14:textId="0C0BECB1" w:rsidR="005953B1" w:rsidRPr="005953B1" w:rsidRDefault="005953B1" w:rsidP="002F1D32">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097303D" w14:textId="77777777" w:rsidR="00E27E21" w:rsidRDefault="00E27E21" w:rsidP="002F1D32">
            <w:pPr>
              <w:jc w:val="center"/>
              <w:rPr>
                <w:sz w:val="22"/>
                <w:szCs w:val="22"/>
              </w:rPr>
            </w:pPr>
            <w:r w:rsidRPr="00E27E21">
              <w:rPr>
                <w:sz w:val="22"/>
                <w:szCs w:val="22"/>
              </w:rPr>
              <w:t>-19.9 ± 26.1</w:t>
            </w:r>
          </w:p>
          <w:p w14:paraId="72366D54" w14:textId="64CB69BB" w:rsidR="005953B1" w:rsidRPr="005953B1" w:rsidRDefault="005953B1" w:rsidP="002F1D32">
            <w:pPr>
              <w:jc w:val="center"/>
              <w:rPr>
                <w:i/>
                <w:iCs/>
                <w:sz w:val="22"/>
                <w:szCs w:val="22"/>
              </w:rPr>
            </w:pPr>
            <w:r>
              <w:rPr>
                <w:i/>
                <w:iCs/>
                <w:sz w:val="22"/>
                <w:szCs w:val="22"/>
              </w:rPr>
              <w:t>(6)</w:t>
            </w:r>
          </w:p>
        </w:tc>
      </w:tr>
      <w:tr w:rsidR="00221402" w14:paraId="59C08883" w14:textId="77777777" w:rsidTr="0020720C">
        <w:trPr>
          <w:trHeight w:val="605"/>
          <w:jc w:val="center"/>
        </w:trPr>
        <w:tc>
          <w:tcPr>
            <w:tcW w:w="1995" w:type="dxa"/>
            <w:tcBorders>
              <w:top w:val="nil"/>
              <w:bottom w:val="nil"/>
              <w:right w:val="nil"/>
            </w:tcBorders>
            <w:vAlign w:val="center"/>
          </w:tcPr>
          <w:p w14:paraId="75C58F20" w14:textId="77777777" w:rsidR="00E27E21" w:rsidRDefault="00E27E21" w:rsidP="002F1D32">
            <w:pPr>
              <w:jc w:val="center"/>
              <w:rPr>
                <w:b/>
                <w:bCs/>
                <w:sz w:val="22"/>
                <w:szCs w:val="22"/>
              </w:rPr>
            </w:pPr>
            <w:r w:rsidRPr="007973D9">
              <w:rPr>
                <w:b/>
                <w:bCs/>
                <w:sz w:val="22"/>
                <w:szCs w:val="22"/>
              </w:rPr>
              <w:t>RRA</w:t>
            </w:r>
          </w:p>
          <w:p w14:paraId="6CDE43BF" w14:textId="38C8432B" w:rsidR="005953B1" w:rsidRPr="007973D9" w:rsidRDefault="005953B1" w:rsidP="002F1D32">
            <w:pPr>
              <w:jc w:val="center"/>
              <w:rPr>
                <w:b/>
                <w:bCs/>
                <w:sz w:val="22"/>
                <w:szCs w:val="22"/>
              </w:rPr>
            </w:pPr>
          </w:p>
        </w:tc>
        <w:tc>
          <w:tcPr>
            <w:tcW w:w="2250" w:type="dxa"/>
            <w:tcBorders>
              <w:top w:val="nil"/>
              <w:left w:val="nil"/>
              <w:bottom w:val="nil"/>
              <w:right w:val="nil"/>
            </w:tcBorders>
            <w:vAlign w:val="center"/>
          </w:tcPr>
          <w:p w14:paraId="28BF3629" w14:textId="77777777" w:rsidR="00E27E21" w:rsidRDefault="00E27E21" w:rsidP="002F1D32">
            <w:pPr>
              <w:jc w:val="center"/>
              <w:rPr>
                <w:sz w:val="22"/>
                <w:szCs w:val="22"/>
              </w:rPr>
            </w:pPr>
            <w:r w:rsidRPr="00E27E21">
              <w:rPr>
                <w:sz w:val="22"/>
                <w:szCs w:val="22"/>
              </w:rPr>
              <w:t>6.97 ± 17.5</w:t>
            </w:r>
          </w:p>
          <w:p w14:paraId="25D9DA7E" w14:textId="442430EE" w:rsidR="005953B1" w:rsidRPr="005953B1" w:rsidRDefault="005953B1" w:rsidP="002F1D32">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2198438B" w14:textId="77777777" w:rsidR="00E27E21" w:rsidRDefault="00E27E21" w:rsidP="002F1D32">
            <w:pPr>
              <w:jc w:val="center"/>
              <w:rPr>
                <w:sz w:val="22"/>
                <w:szCs w:val="22"/>
              </w:rPr>
            </w:pPr>
            <w:r w:rsidRPr="00E27E21">
              <w:rPr>
                <w:sz w:val="22"/>
                <w:szCs w:val="22"/>
              </w:rPr>
              <w:t>-0.95 ± 19.0</w:t>
            </w:r>
          </w:p>
          <w:p w14:paraId="319FE107" w14:textId="30AB8235" w:rsidR="005953B1" w:rsidRPr="005953B1" w:rsidRDefault="005953B1" w:rsidP="002F1D32">
            <w:pPr>
              <w:jc w:val="center"/>
              <w:rPr>
                <w:i/>
                <w:iCs/>
                <w:sz w:val="22"/>
                <w:szCs w:val="22"/>
              </w:rPr>
            </w:pPr>
            <w:r w:rsidRPr="005953B1">
              <w:rPr>
                <w:i/>
                <w:iCs/>
                <w:sz w:val="22"/>
                <w:szCs w:val="22"/>
              </w:rPr>
              <w:t>(11)</w:t>
            </w:r>
          </w:p>
        </w:tc>
        <w:tc>
          <w:tcPr>
            <w:tcW w:w="2250" w:type="dxa"/>
            <w:tcBorders>
              <w:top w:val="nil"/>
              <w:left w:val="nil"/>
              <w:bottom w:val="nil"/>
            </w:tcBorders>
            <w:vAlign w:val="center"/>
          </w:tcPr>
          <w:p w14:paraId="3440701B" w14:textId="77777777" w:rsidR="00E27E21" w:rsidRDefault="00E27E21" w:rsidP="002F1D32">
            <w:pPr>
              <w:jc w:val="center"/>
              <w:rPr>
                <w:sz w:val="22"/>
                <w:szCs w:val="22"/>
              </w:rPr>
            </w:pPr>
            <w:r w:rsidRPr="00E27E21">
              <w:rPr>
                <w:sz w:val="22"/>
                <w:szCs w:val="22"/>
              </w:rPr>
              <w:t>-35.7 ± 37.1</w:t>
            </w:r>
          </w:p>
          <w:p w14:paraId="5D88876F" w14:textId="6EA1C2EA" w:rsidR="005953B1" w:rsidRPr="005953B1" w:rsidRDefault="005953B1" w:rsidP="002F1D32">
            <w:pPr>
              <w:jc w:val="center"/>
              <w:rPr>
                <w:i/>
                <w:iCs/>
                <w:sz w:val="22"/>
                <w:szCs w:val="22"/>
              </w:rPr>
            </w:pPr>
            <w:r>
              <w:rPr>
                <w:i/>
                <w:iCs/>
                <w:sz w:val="22"/>
                <w:szCs w:val="22"/>
              </w:rPr>
              <w:t>(5)</w:t>
            </w:r>
          </w:p>
        </w:tc>
      </w:tr>
      <w:tr w:rsidR="00221402" w14:paraId="7798A333" w14:textId="77777777" w:rsidTr="0020720C">
        <w:trPr>
          <w:trHeight w:val="605"/>
          <w:jc w:val="center"/>
        </w:trPr>
        <w:tc>
          <w:tcPr>
            <w:tcW w:w="1995" w:type="dxa"/>
            <w:tcBorders>
              <w:top w:val="nil"/>
              <w:bottom w:val="nil"/>
              <w:right w:val="nil"/>
            </w:tcBorders>
            <w:vAlign w:val="center"/>
          </w:tcPr>
          <w:p w14:paraId="180581BC" w14:textId="77777777" w:rsidR="00E27E21" w:rsidRDefault="00E27E21" w:rsidP="00E27E21">
            <w:pPr>
              <w:jc w:val="center"/>
              <w:rPr>
                <w:b/>
                <w:bCs/>
                <w:sz w:val="22"/>
                <w:szCs w:val="22"/>
              </w:rPr>
            </w:pPr>
            <w:r w:rsidRPr="007973D9">
              <w:rPr>
                <w:b/>
                <w:bCs/>
                <w:sz w:val="22"/>
                <w:szCs w:val="22"/>
              </w:rPr>
              <w:t>SMA</w:t>
            </w:r>
          </w:p>
          <w:p w14:paraId="4A41E59A" w14:textId="3710BBE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38F8CAD3" w14:textId="77777777" w:rsidR="00E27E21" w:rsidRDefault="00E27E21" w:rsidP="00E27E21">
            <w:pPr>
              <w:jc w:val="center"/>
              <w:rPr>
                <w:sz w:val="22"/>
                <w:szCs w:val="22"/>
              </w:rPr>
            </w:pPr>
            <w:r w:rsidRPr="00E27E21">
              <w:rPr>
                <w:sz w:val="22"/>
                <w:szCs w:val="22"/>
              </w:rPr>
              <w:t>98.8 ± 80.7</w:t>
            </w:r>
          </w:p>
          <w:p w14:paraId="5D1220E2" w14:textId="2A9DC03A" w:rsidR="005953B1" w:rsidRPr="005953B1" w:rsidRDefault="005953B1" w:rsidP="00E27E21">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59CB0DC1" w14:textId="77777777" w:rsidR="00E27E21" w:rsidRDefault="00E27E21" w:rsidP="00E27E21">
            <w:pPr>
              <w:jc w:val="center"/>
              <w:rPr>
                <w:sz w:val="22"/>
                <w:szCs w:val="22"/>
              </w:rPr>
            </w:pPr>
            <w:r w:rsidRPr="00E27E21">
              <w:rPr>
                <w:sz w:val="22"/>
                <w:szCs w:val="22"/>
              </w:rPr>
              <w:t>62.7 ± 66.5</w:t>
            </w:r>
          </w:p>
          <w:p w14:paraId="1B845313" w14:textId="52B82F82"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294C7AA" w14:textId="77777777" w:rsidR="00E27E21" w:rsidRDefault="00E27E21" w:rsidP="00E27E21">
            <w:pPr>
              <w:jc w:val="center"/>
              <w:rPr>
                <w:b/>
                <w:sz w:val="22"/>
                <w:szCs w:val="22"/>
              </w:rPr>
            </w:pPr>
            <w:r w:rsidRPr="00E27E21">
              <w:rPr>
                <w:b/>
                <w:sz w:val="22"/>
                <w:szCs w:val="22"/>
              </w:rPr>
              <w:t>23.5 ± 32.7</w:t>
            </w:r>
          </w:p>
          <w:p w14:paraId="3E73B2A1" w14:textId="4CB868B0" w:rsidR="005953B1" w:rsidRPr="005953B1" w:rsidRDefault="005953B1" w:rsidP="00E27E21">
            <w:pPr>
              <w:jc w:val="center"/>
              <w:rPr>
                <w:bCs/>
                <w:i/>
                <w:iCs/>
                <w:sz w:val="22"/>
                <w:szCs w:val="22"/>
              </w:rPr>
            </w:pPr>
            <w:r>
              <w:rPr>
                <w:bCs/>
                <w:i/>
                <w:iCs/>
                <w:sz w:val="22"/>
                <w:szCs w:val="22"/>
              </w:rPr>
              <w:t>(6)</w:t>
            </w:r>
          </w:p>
        </w:tc>
      </w:tr>
      <w:tr w:rsidR="00221402" w14:paraId="78C02B60" w14:textId="77777777" w:rsidTr="0020720C">
        <w:trPr>
          <w:trHeight w:val="605"/>
          <w:jc w:val="center"/>
        </w:trPr>
        <w:tc>
          <w:tcPr>
            <w:tcW w:w="1995" w:type="dxa"/>
            <w:tcBorders>
              <w:top w:val="nil"/>
              <w:bottom w:val="nil"/>
              <w:right w:val="nil"/>
            </w:tcBorders>
            <w:vAlign w:val="center"/>
          </w:tcPr>
          <w:p w14:paraId="36B25DD5" w14:textId="77777777" w:rsidR="00E27E21" w:rsidRDefault="00E27E21" w:rsidP="00E27E21">
            <w:pPr>
              <w:jc w:val="center"/>
              <w:rPr>
                <w:b/>
                <w:bCs/>
                <w:sz w:val="22"/>
                <w:szCs w:val="22"/>
              </w:rPr>
            </w:pPr>
            <w:r w:rsidRPr="007973D9">
              <w:rPr>
                <w:b/>
                <w:bCs/>
                <w:sz w:val="22"/>
                <w:szCs w:val="22"/>
              </w:rPr>
              <w:t>CA</w:t>
            </w:r>
          </w:p>
          <w:p w14:paraId="35B9DE21" w14:textId="264EC39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15CBB57" w14:textId="77777777" w:rsidR="00E27E21" w:rsidRDefault="00E27E21" w:rsidP="00E27E21">
            <w:pPr>
              <w:jc w:val="center"/>
              <w:rPr>
                <w:sz w:val="22"/>
                <w:szCs w:val="22"/>
              </w:rPr>
            </w:pPr>
            <w:r w:rsidRPr="00E27E21">
              <w:rPr>
                <w:sz w:val="22"/>
                <w:szCs w:val="22"/>
              </w:rPr>
              <w:t>-3.73 ± 18.9</w:t>
            </w:r>
          </w:p>
          <w:p w14:paraId="368B628B" w14:textId="545BB6D5"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422C154B" w14:textId="77777777" w:rsidR="00E27E21" w:rsidRDefault="00E27E21" w:rsidP="00E27E21">
            <w:pPr>
              <w:jc w:val="center"/>
              <w:rPr>
                <w:sz w:val="22"/>
                <w:szCs w:val="22"/>
              </w:rPr>
            </w:pPr>
            <w:r w:rsidRPr="00E27E21">
              <w:rPr>
                <w:sz w:val="22"/>
                <w:szCs w:val="22"/>
              </w:rPr>
              <w:t>0.93 ± 35.6</w:t>
            </w:r>
          </w:p>
          <w:p w14:paraId="1C503E13" w14:textId="3A37DD2C" w:rsidR="005953B1" w:rsidRPr="005953B1" w:rsidRDefault="005953B1" w:rsidP="00E27E21">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477A1E0C" w14:textId="77777777" w:rsidR="00E27E21" w:rsidRDefault="00E27E21" w:rsidP="00E27E21">
            <w:pPr>
              <w:jc w:val="center"/>
              <w:rPr>
                <w:sz w:val="22"/>
                <w:szCs w:val="22"/>
              </w:rPr>
            </w:pPr>
            <w:r w:rsidRPr="00E27E21">
              <w:rPr>
                <w:sz w:val="22"/>
                <w:szCs w:val="22"/>
              </w:rPr>
              <w:t>4.52 ± 8.53</w:t>
            </w:r>
          </w:p>
          <w:p w14:paraId="4D6A0EA2" w14:textId="78B4F8CA" w:rsidR="005953B1" w:rsidRPr="005953B1" w:rsidRDefault="005953B1" w:rsidP="00E27E21">
            <w:pPr>
              <w:jc w:val="center"/>
              <w:rPr>
                <w:i/>
                <w:iCs/>
                <w:sz w:val="22"/>
                <w:szCs w:val="22"/>
              </w:rPr>
            </w:pPr>
            <w:r>
              <w:rPr>
                <w:i/>
                <w:iCs/>
                <w:sz w:val="22"/>
                <w:szCs w:val="22"/>
              </w:rPr>
              <w:t>(6)</w:t>
            </w:r>
          </w:p>
        </w:tc>
      </w:tr>
      <w:tr w:rsidR="005953B1" w14:paraId="2A07D617" w14:textId="77777777" w:rsidTr="0020720C">
        <w:trPr>
          <w:trHeight w:val="605"/>
          <w:jc w:val="center"/>
        </w:trPr>
        <w:tc>
          <w:tcPr>
            <w:tcW w:w="1995" w:type="dxa"/>
            <w:tcBorders>
              <w:top w:val="nil"/>
              <w:bottom w:val="nil"/>
              <w:right w:val="nil"/>
            </w:tcBorders>
            <w:vAlign w:val="center"/>
          </w:tcPr>
          <w:p w14:paraId="24841DEC" w14:textId="77777777" w:rsidR="00E27E21" w:rsidRDefault="00E27E21" w:rsidP="00E27E21">
            <w:pPr>
              <w:jc w:val="center"/>
              <w:rPr>
                <w:b/>
                <w:bCs/>
                <w:sz w:val="22"/>
                <w:szCs w:val="22"/>
              </w:rPr>
            </w:pPr>
            <w:r w:rsidRPr="007973D9">
              <w:rPr>
                <w:b/>
                <w:bCs/>
                <w:sz w:val="22"/>
                <w:szCs w:val="22"/>
              </w:rPr>
              <w:t>SMV</w:t>
            </w:r>
          </w:p>
          <w:p w14:paraId="7F4CE97F" w14:textId="73C69662"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9D739F2" w14:textId="77777777" w:rsidR="00E27E21" w:rsidRDefault="00E27E21" w:rsidP="00E27E21">
            <w:pPr>
              <w:jc w:val="center"/>
              <w:rPr>
                <w:sz w:val="22"/>
                <w:szCs w:val="22"/>
              </w:rPr>
            </w:pPr>
            <w:r w:rsidRPr="00E27E21">
              <w:rPr>
                <w:sz w:val="22"/>
                <w:szCs w:val="22"/>
              </w:rPr>
              <w:t>132 ± 80.7</w:t>
            </w:r>
          </w:p>
          <w:p w14:paraId="44A6B56E" w14:textId="47C2EFA7" w:rsidR="005953B1" w:rsidRPr="005953B1" w:rsidRDefault="005953B1" w:rsidP="00E27E21">
            <w:pPr>
              <w:jc w:val="center"/>
              <w:rPr>
                <w:i/>
                <w:iCs/>
                <w:sz w:val="22"/>
                <w:szCs w:val="22"/>
              </w:rPr>
            </w:pPr>
            <w:r w:rsidRPr="005953B1">
              <w:rPr>
                <w:i/>
                <w:iCs/>
                <w:sz w:val="22"/>
                <w:szCs w:val="22"/>
              </w:rPr>
              <w:t>(</w:t>
            </w:r>
            <w:r>
              <w:rPr>
                <w:i/>
                <w:iCs/>
                <w:sz w:val="22"/>
                <w:szCs w:val="22"/>
              </w:rPr>
              <w:t>19</w:t>
            </w:r>
            <w:r w:rsidRPr="005953B1">
              <w:rPr>
                <w:i/>
                <w:iCs/>
                <w:sz w:val="22"/>
                <w:szCs w:val="22"/>
              </w:rPr>
              <w:t>)</w:t>
            </w:r>
          </w:p>
        </w:tc>
        <w:tc>
          <w:tcPr>
            <w:tcW w:w="2250" w:type="dxa"/>
            <w:tcBorders>
              <w:top w:val="nil"/>
              <w:left w:val="nil"/>
              <w:bottom w:val="nil"/>
              <w:right w:val="nil"/>
            </w:tcBorders>
            <w:vAlign w:val="center"/>
          </w:tcPr>
          <w:p w14:paraId="2C77FD3C" w14:textId="77777777" w:rsidR="00E27E21" w:rsidRDefault="00E27E21" w:rsidP="00E27E21">
            <w:pPr>
              <w:jc w:val="center"/>
              <w:rPr>
                <w:sz w:val="22"/>
                <w:szCs w:val="22"/>
              </w:rPr>
            </w:pPr>
            <w:r w:rsidRPr="00E27E21">
              <w:rPr>
                <w:sz w:val="22"/>
                <w:szCs w:val="22"/>
              </w:rPr>
              <w:t>178 ± 147</w:t>
            </w:r>
          </w:p>
          <w:p w14:paraId="4A8B2662" w14:textId="33A409D4"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D178E62" w14:textId="77777777" w:rsidR="00E27E21" w:rsidRDefault="00E27E21" w:rsidP="00E27E21">
            <w:pPr>
              <w:jc w:val="center"/>
              <w:rPr>
                <w:b/>
                <w:sz w:val="22"/>
                <w:szCs w:val="22"/>
                <w:u w:val="single"/>
              </w:rPr>
            </w:pPr>
            <w:r w:rsidRPr="00E27E21">
              <w:rPr>
                <w:b/>
                <w:sz w:val="22"/>
                <w:szCs w:val="22"/>
                <w:u w:val="single"/>
              </w:rPr>
              <w:t>40.3 ± 55.6</w:t>
            </w:r>
          </w:p>
          <w:p w14:paraId="574C6D3E" w14:textId="6E8D0334" w:rsidR="005953B1" w:rsidRPr="005953B1" w:rsidRDefault="005953B1" w:rsidP="00E27E21">
            <w:pPr>
              <w:jc w:val="center"/>
              <w:rPr>
                <w:bCs/>
                <w:i/>
                <w:iCs/>
                <w:sz w:val="22"/>
                <w:szCs w:val="22"/>
              </w:rPr>
            </w:pPr>
            <w:r>
              <w:rPr>
                <w:bCs/>
                <w:i/>
                <w:iCs/>
                <w:sz w:val="22"/>
                <w:szCs w:val="22"/>
              </w:rPr>
              <w:t>(6)</w:t>
            </w:r>
          </w:p>
        </w:tc>
      </w:tr>
      <w:tr w:rsidR="005953B1" w14:paraId="1B9ECF3B" w14:textId="77777777" w:rsidTr="0020720C">
        <w:trPr>
          <w:trHeight w:val="605"/>
          <w:jc w:val="center"/>
        </w:trPr>
        <w:tc>
          <w:tcPr>
            <w:tcW w:w="1995" w:type="dxa"/>
            <w:tcBorders>
              <w:top w:val="nil"/>
              <w:bottom w:val="nil"/>
              <w:right w:val="nil"/>
            </w:tcBorders>
            <w:vAlign w:val="center"/>
          </w:tcPr>
          <w:p w14:paraId="77D2C8AA" w14:textId="77777777" w:rsidR="00E27E21" w:rsidRDefault="00E27E21" w:rsidP="00E27E21">
            <w:pPr>
              <w:jc w:val="center"/>
              <w:rPr>
                <w:b/>
                <w:bCs/>
                <w:sz w:val="22"/>
                <w:szCs w:val="22"/>
              </w:rPr>
            </w:pPr>
            <w:r w:rsidRPr="007973D9">
              <w:rPr>
                <w:b/>
                <w:bCs/>
                <w:sz w:val="22"/>
                <w:szCs w:val="22"/>
              </w:rPr>
              <w:t>SV</w:t>
            </w:r>
          </w:p>
          <w:p w14:paraId="09ACFFC8" w14:textId="7B7CA4FF"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C968CB0" w14:textId="77777777" w:rsidR="00E27E21" w:rsidRDefault="00E27E21" w:rsidP="00E27E21">
            <w:pPr>
              <w:jc w:val="center"/>
              <w:rPr>
                <w:sz w:val="22"/>
                <w:szCs w:val="22"/>
              </w:rPr>
            </w:pPr>
            <w:r w:rsidRPr="00E27E21">
              <w:rPr>
                <w:sz w:val="22"/>
                <w:szCs w:val="22"/>
              </w:rPr>
              <w:t>-4.76 ± 32.3</w:t>
            </w:r>
          </w:p>
          <w:p w14:paraId="4CDD63D0" w14:textId="0F4D8EB9" w:rsidR="005953B1" w:rsidRPr="005953B1" w:rsidRDefault="005953B1" w:rsidP="00E27E21">
            <w:pPr>
              <w:jc w:val="center"/>
              <w:rPr>
                <w:i/>
                <w:iCs/>
                <w:sz w:val="22"/>
                <w:szCs w:val="22"/>
              </w:rPr>
            </w:pPr>
            <w:r w:rsidRPr="005953B1">
              <w:rPr>
                <w:i/>
                <w:iCs/>
                <w:sz w:val="22"/>
                <w:szCs w:val="22"/>
              </w:rPr>
              <w:t>(17)</w:t>
            </w:r>
          </w:p>
        </w:tc>
        <w:tc>
          <w:tcPr>
            <w:tcW w:w="2250" w:type="dxa"/>
            <w:tcBorders>
              <w:top w:val="nil"/>
              <w:left w:val="nil"/>
              <w:bottom w:val="nil"/>
              <w:right w:val="nil"/>
            </w:tcBorders>
            <w:vAlign w:val="center"/>
          </w:tcPr>
          <w:p w14:paraId="72FFEB80" w14:textId="77777777" w:rsidR="00E27E21" w:rsidRDefault="00E27E21" w:rsidP="00E27E21">
            <w:pPr>
              <w:jc w:val="center"/>
              <w:rPr>
                <w:sz w:val="22"/>
                <w:szCs w:val="22"/>
              </w:rPr>
            </w:pPr>
            <w:r w:rsidRPr="00E27E21">
              <w:rPr>
                <w:sz w:val="22"/>
                <w:szCs w:val="22"/>
              </w:rPr>
              <w:t>-3.77 ± 36.0</w:t>
            </w:r>
          </w:p>
          <w:p w14:paraId="644AF954" w14:textId="1D512766"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916ADDA" w14:textId="77777777" w:rsidR="00E27E21" w:rsidRDefault="00E27E21" w:rsidP="00E27E21">
            <w:pPr>
              <w:jc w:val="center"/>
              <w:rPr>
                <w:sz w:val="22"/>
                <w:szCs w:val="22"/>
              </w:rPr>
            </w:pPr>
            <w:r w:rsidRPr="00E27E21">
              <w:rPr>
                <w:sz w:val="22"/>
                <w:szCs w:val="22"/>
              </w:rPr>
              <w:t>-11.7 ± 19.4</w:t>
            </w:r>
          </w:p>
          <w:p w14:paraId="2B4BF265" w14:textId="7403A66A" w:rsidR="005953B1" w:rsidRPr="005953B1" w:rsidRDefault="005953B1" w:rsidP="00E27E21">
            <w:pPr>
              <w:jc w:val="center"/>
              <w:rPr>
                <w:i/>
                <w:iCs/>
                <w:sz w:val="22"/>
                <w:szCs w:val="22"/>
              </w:rPr>
            </w:pPr>
            <w:r>
              <w:rPr>
                <w:i/>
                <w:iCs/>
                <w:sz w:val="22"/>
                <w:szCs w:val="22"/>
              </w:rPr>
              <w:t>(6)</w:t>
            </w:r>
          </w:p>
        </w:tc>
      </w:tr>
      <w:tr w:rsidR="00244284" w14:paraId="64F7F902" w14:textId="77777777" w:rsidTr="0020720C">
        <w:trPr>
          <w:trHeight w:val="605"/>
          <w:jc w:val="center"/>
        </w:trPr>
        <w:tc>
          <w:tcPr>
            <w:tcW w:w="1995" w:type="dxa"/>
            <w:tcBorders>
              <w:top w:val="nil"/>
              <w:bottom w:val="single" w:sz="4" w:space="0" w:color="auto"/>
              <w:right w:val="nil"/>
            </w:tcBorders>
            <w:vAlign w:val="center"/>
          </w:tcPr>
          <w:p w14:paraId="158B4BAC" w14:textId="77777777" w:rsidR="00E27E21" w:rsidRDefault="00E27E21" w:rsidP="00E27E21">
            <w:pPr>
              <w:jc w:val="center"/>
              <w:rPr>
                <w:b/>
                <w:bCs/>
                <w:sz w:val="22"/>
                <w:szCs w:val="22"/>
              </w:rPr>
            </w:pPr>
            <w:r w:rsidRPr="007973D9">
              <w:rPr>
                <w:b/>
                <w:bCs/>
                <w:sz w:val="22"/>
                <w:szCs w:val="22"/>
              </w:rPr>
              <w:t>PV</w:t>
            </w:r>
          </w:p>
          <w:p w14:paraId="3680C94D" w14:textId="6C690FAD" w:rsidR="005953B1" w:rsidRPr="007973D9" w:rsidRDefault="005953B1" w:rsidP="00E27E21">
            <w:pPr>
              <w:jc w:val="center"/>
              <w:rPr>
                <w:b/>
                <w:bCs/>
                <w:sz w:val="22"/>
                <w:szCs w:val="22"/>
              </w:rPr>
            </w:pPr>
          </w:p>
        </w:tc>
        <w:tc>
          <w:tcPr>
            <w:tcW w:w="2250" w:type="dxa"/>
            <w:tcBorders>
              <w:top w:val="nil"/>
              <w:left w:val="nil"/>
              <w:bottom w:val="single" w:sz="4" w:space="0" w:color="auto"/>
              <w:right w:val="nil"/>
            </w:tcBorders>
            <w:vAlign w:val="center"/>
          </w:tcPr>
          <w:p w14:paraId="2EE3D8E8" w14:textId="77777777" w:rsidR="00E27E21" w:rsidRDefault="00E27E21" w:rsidP="00E27E21">
            <w:pPr>
              <w:jc w:val="center"/>
              <w:rPr>
                <w:sz w:val="22"/>
                <w:szCs w:val="22"/>
              </w:rPr>
            </w:pPr>
            <w:r w:rsidRPr="00E27E21">
              <w:rPr>
                <w:sz w:val="22"/>
                <w:szCs w:val="22"/>
              </w:rPr>
              <w:t>56.7 ± 47.9</w:t>
            </w:r>
          </w:p>
          <w:p w14:paraId="05B751AA" w14:textId="4AC63B3D"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single" w:sz="4" w:space="0" w:color="auto"/>
              <w:right w:val="nil"/>
            </w:tcBorders>
            <w:vAlign w:val="center"/>
          </w:tcPr>
          <w:p w14:paraId="268C17AC" w14:textId="77777777" w:rsidR="00E27E21" w:rsidRDefault="00E27E21" w:rsidP="00E27E21">
            <w:pPr>
              <w:jc w:val="center"/>
              <w:rPr>
                <w:sz w:val="22"/>
                <w:szCs w:val="22"/>
              </w:rPr>
            </w:pPr>
            <w:r w:rsidRPr="00E27E21">
              <w:rPr>
                <w:sz w:val="22"/>
                <w:szCs w:val="22"/>
              </w:rPr>
              <w:t>72.1 ± 50.4</w:t>
            </w:r>
          </w:p>
          <w:p w14:paraId="64C48D32" w14:textId="3E690D20"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5D4AAE25" w14:textId="77777777" w:rsidR="00E27E21" w:rsidRDefault="00E27E21" w:rsidP="00E27E21">
            <w:pPr>
              <w:jc w:val="center"/>
              <w:rPr>
                <w:b/>
                <w:sz w:val="22"/>
                <w:szCs w:val="22"/>
                <w:u w:val="single"/>
              </w:rPr>
            </w:pPr>
            <w:r w:rsidRPr="00E27E21">
              <w:rPr>
                <w:b/>
                <w:sz w:val="22"/>
                <w:szCs w:val="22"/>
                <w:u w:val="single"/>
              </w:rPr>
              <w:t>11.7 ± 30.9</w:t>
            </w:r>
          </w:p>
          <w:p w14:paraId="636997F8" w14:textId="667C9843" w:rsidR="005953B1" w:rsidRPr="005953B1" w:rsidRDefault="005953B1" w:rsidP="00E27E21">
            <w:pPr>
              <w:jc w:val="center"/>
              <w:rPr>
                <w:bCs/>
                <w:i/>
                <w:iCs/>
                <w:sz w:val="22"/>
                <w:szCs w:val="22"/>
              </w:rPr>
            </w:pPr>
            <w:r>
              <w:rPr>
                <w:bCs/>
                <w:i/>
                <w:iCs/>
                <w:sz w:val="22"/>
                <w:szCs w:val="22"/>
              </w:rPr>
              <w:t>(6)</w:t>
            </w:r>
          </w:p>
        </w:tc>
      </w:tr>
      <w:tr w:rsidR="00E27E21" w14:paraId="0311FB7B" w14:textId="77777777" w:rsidTr="0020720C">
        <w:trPr>
          <w:trHeight w:val="1232"/>
          <w:jc w:val="center"/>
        </w:trPr>
        <w:tc>
          <w:tcPr>
            <w:tcW w:w="8745" w:type="dxa"/>
            <w:gridSpan w:val="4"/>
            <w:tcBorders>
              <w:top w:val="single" w:sz="4" w:space="0" w:color="auto"/>
            </w:tcBorders>
            <w:vAlign w:val="center"/>
          </w:tcPr>
          <w:p w14:paraId="18189B7E" w14:textId="6C2A062B" w:rsidR="00E27E21" w:rsidRPr="007973D9" w:rsidRDefault="0020720C" w:rsidP="00E27E21">
            <w:pPr>
              <w:jc w:val="both"/>
              <w:rPr>
                <w:sz w:val="20"/>
                <w:szCs w:val="20"/>
              </w:rPr>
            </w:pPr>
            <w:r>
              <w:rPr>
                <w:sz w:val="20"/>
                <w:szCs w:val="20"/>
              </w:rPr>
              <w:t xml:space="preserve">Percentages </w:t>
            </w:r>
            <w:r w:rsidR="00E27E21" w:rsidRPr="007973D9">
              <w:rPr>
                <w:sz w:val="20"/>
                <w:szCs w:val="20"/>
              </w:rPr>
              <w:t>are expressed as mean ± 1</w:t>
            </w:r>
            <w:r>
              <w:rPr>
                <w:sz w:val="20"/>
                <w:szCs w:val="20"/>
              </w:rPr>
              <w:t xml:space="preserve"> standard deviation</w:t>
            </w:r>
            <w:r w:rsidR="00E27E21" w:rsidRPr="007973D9">
              <w:rPr>
                <w:sz w:val="20"/>
                <w:szCs w:val="20"/>
              </w:rPr>
              <w:t xml:space="preserve">. </w:t>
            </w:r>
            <w:r w:rsidR="00E27E21" w:rsidRPr="007973D9">
              <w:rPr>
                <w:b/>
                <w:sz w:val="20"/>
                <w:szCs w:val="20"/>
              </w:rPr>
              <w:t xml:space="preserve">Bold </w:t>
            </w:r>
            <w:r w:rsidR="00E27E21" w:rsidRPr="007973D9">
              <w:rPr>
                <w:sz w:val="20"/>
                <w:szCs w:val="20"/>
              </w:rPr>
              <w:t xml:space="preserve">indicates statistical significance (p &lt; 0.05) compared to controls. </w:t>
            </w:r>
            <w:r w:rsidR="00E27E21" w:rsidRPr="007973D9">
              <w:rPr>
                <w:sz w:val="20"/>
                <w:szCs w:val="20"/>
                <w:u w:val="single"/>
              </w:rPr>
              <w:t>Underline</w:t>
            </w:r>
            <w:r w:rsidR="00E27E21" w:rsidRPr="007973D9">
              <w:rPr>
                <w:i/>
                <w:sz w:val="20"/>
                <w:szCs w:val="20"/>
              </w:rPr>
              <w:t xml:space="preserve"> </w:t>
            </w:r>
            <w:r w:rsidR="00E27E21" w:rsidRPr="007973D9">
              <w:rPr>
                <w:sz w:val="20"/>
                <w:szCs w:val="20"/>
              </w:rPr>
              <w:t>indicates statistical significance (p &lt; 0.05) between CMI</w:t>
            </w:r>
            <w:r w:rsidR="00E27E21">
              <w:rPr>
                <w:sz w:val="20"/>
                <w:szCs w:val="20"/>
              </w:rPr>
              <w:t>+ and CMI- groups</w:t>
            </w:r>
            <w:r w:rsidR="00E27E21"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a) Velocity color-coded pathlines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a,b)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75BAD232"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w:t>
      </w:r>
      <w:r w:rsidR="00D41C35">
        <w:rPr>
          <w:sz w:val="24"/>
          <w:szCs w:val="24"/>
        </w:rPr>
        <w:t>C</w:t>
      </w:r>
      <w:r>
        <w:rPr>
          <w:sz w:val="24"/>
          <w:szCs w:val="24"/>
        </w:rPr>
        <w:t xml:space="preserve">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44" w:name="_Figures:"/>
      <w:bookmarkEnd w:id="44"/>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9">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elocity color-coded pathline</w:t>
      </w:r>
      <w:r w:rsidR="000C4D43" w:rsidRPr="007E0F1C">
        <w:rPr>
          <w:sz w:val="24"/>
          <w:szCs w:val="24"/>
        </w:rPr>
        <w:t>s</w:t>
      </w:r>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a,b)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1">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2">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1AF4A8F6"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w:t>
      </w:r>
      <w:r w:rsidR="00D41C35">
        <w:rPr>
          <w:sz w:val="24"/>
          <w:szCs w:val="24"/>
        </w:rPr>
        <w:t>C</w:t>
      </w:r>
      <w:r w:rsidR="007E0F1C">
        <w:rPr>
          <w:sz w:val="24"/>
          <w:szCs w:val="24"/>
        </w:rPr>
        <w:t xml:space="preserve">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3">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2BECFC5B" w:rsidR="00CA5AE8" w:rsidRPr="00FC1AB8" w:rsidRDefault="00CA5AE8" w:rsidP="00FC1AB8">
      <w:pPr>
        <w:tabs>
          <w:tab w:val="left" w:pos="1335"/>
        </w:tabs>
      </w:pPr>
    </w:p>
    <w:sectPr w:rsidR="00CA5AE8" w:rsidRPr="00FC1AB8" w:rsidSect="001E7A05">
      <w:headerReference w:type="default" r:id="rId1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2057D" w14:textId="77777777" w:rsidR="000F7242" w:rsidRDefault="000F7242" w:rsidP="002570BA">
      <w:pPr>
        <w:spacing w:after="0" w:line="240" w:lineRule="auto"/>
      </w:pPr>
      <w:r>
        <w:separator/>
      </w:r>
    </w:p>
  </w:endnote>
  <w:endnote w:type="continuationSeparator" w:id="0">
    <w:p w14:paraId="63899940" w14:textId="77777777" w:rsidR="000F7242" w:rsidRDefault="000F7242"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EFC0D" w14:textId="77777777" w:rsidR="000F7242" w:rsidRDefault="000F7242" w:rsidP="002570BA">
      <w:pPr>
        <w:spacing w:after="0" w:line="240" w:lineRule="auto"/>
      </w:pPr>
      <w:r>
        <w:separator/>
      </w:r>
    </w:p>
  </w:footnote>
  <w:footnote w:type="continuationSeparator" w:id="0">
    <w:p w14:paraId="04587D07" w14:textId="77777777" w:rsidR="000F7242" w:rsidRDefault="000F7242"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523260" w:rsidRDefault="00523260"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523260" w:rsidRDefault="005232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7474D0"/>
    <w:multiLevelType w:val="hybridMultilevel"/>
    <w:tmpl w:val="95E60552"/>
    <w:lvl w:ilvl="0" w:tplc="822C62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kwt6wFACpoedo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0&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02C24"/>
    <w:rsid w:val="00001CE9"/>
    <w:rsid w:val="000031DB"/>
    <w:rsid w:val="000056D7"/>
    <w:rsid w:val="00006490"/>
    <w:rsid w:val="00006EF1"/>
    <w:rsid w:val="00007F18"/>
    <w:rsid w:val="00011078"/>
    <w:rsid w:val="00011344"/>
    <w:rsid w:val="00011D42"/>
    <w:rsid w:val="000131C9"/>
    <w:rsid w:val="000138CA"/>
    <w:rsid w:val="00014CAA"/>
    <w:rsid w:val="000179EA"/>
    <w:rsid w:val="0002205E"/>
    <w:rsid w:val="0002357A"/>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45124"/>
    <w:rsid w:val="00050067"/>
    <w:rsid w:val="00050195"/>
    <w:rsid w:val="000504F0"/>
    <w:rsid w:val="0005184F"/>
    <w:rsid w:val="0005232A"/>
    <w:rsid w:val="0005268A"/>
    <w:rsid w:val="00053B9E"/>
    <w:rsid w:val="000548ED"/>
    <w:rsid w:val="00054FF8"/>
    <w:rsid w:val="00057247"/>
    <w:rsid w:val="00057B08"/>
    <w:rsid w:val="000608E8"/>
    <w:rsid w:val="00061398"/>
    <w:rsid w:val="000615BB"/>
    <w:rsid w:val="00065FDA"/>
    <w:rsid w:val="00066506"/>
    <w:rsid w:val="000675DB"/>
    <w:rsid w:val="00067E97"/>
    <w:rsid w:val="00070D4F"/>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2E2B"/>
    <w:rsid w:val="000B32AE"/>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63C5"/>
    <w:rsid w:val="000F70B1"/>
    <w:rsid w:val="000F7242"/>
    <w:rsid w:val="000F7B1A"/>
    <w:rsid w:val="00100CBB"/>
    <w:rsid w:val="00102048"/>
    <w:rsid w:val="00103FCA"/>
    <w:rsid w:val="0010651C"/>
    <w:rsid w:val="00106890"/>
    <w:rsid w:val="00106C4F"/>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4CFF"/>
    <w:rsid w:val="00145F61"/>
    <w:rsid w:val="00146222"/>
    <w:rsid w:val="0014709F"/>
    <w:rsid w:val="001524C2"/>
    <w:rsid w:val="001528E8"/>
    <w:rsid w:val="00152CD5"/>
    <w:rsid w:val="00157FB9"/>
    <w:rsid w:val="001611BD"/>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A87"/>
    <w:rsid w:val="00180F60"/>
    <w:rsid w:val="001818ED"/>
    <w:rsid w:val="00181AA3"/>
    <w:rsid w:val="0018423D"/>
    <w:rsid w:val="00184FDA"/>
    <w:rsid w:val="00185C8A"/>
    <w:rsid w:val="0018604C"/>
    <w:rsid w:val="001877B1"/>
    <w:rsid w:val="00187CD8"/>
    <w:rsid w:val="00193D6B"/>
    <w:rsid w:val="001974D9"/>
    <w:rsid w:val="001A29C1"/>
    <w:rsid w:val="001A2EBF"/>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20C"/>
    <w:rsid w:val="002073EC"/>
    <w:rsid w:val="00211EAB"/>
    <w:rsid w:val="00214A00"/>
    <w:rsid w:val="00215773"/>
    <w:rsid w:val="00221402"/>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4284"/>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6700"/>
    <w:rsid w:val="003478A3"/>
    <w:rsid w:val="0035040D"/>
    <w:rsid w:val="003510E7"/>
    <w:rsid w:val="00351749"/>
    <w:rsid w:val="0035224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270F"/>
    <w:rsid w:val="0044333D"/>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42A1"/>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368"/>
    <w:rsid w:val="004B25CF"/>
    <w:rsid w:val="004B2ADC"/>
    <w:rsid w:val="004B6E36"/>
    <w:rsid w:val="004B7D41"/>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3260"/>
    <w:rsid w:val="00525D0C"/>
    <w:rsid w:val="0052676D"/>
    <w:rsid w:val="005311D3"/>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953B1"/>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449"/>
    <w:rsid w:val="005E3A8B"/>
    <w:rsid w:val="005E4D31"/>
    <w:rsid w:val="005F0E05"/>
    <w:rsid w:val="005F2E0A"/>
    <w:rsid w:val="005F497C"/>
    <w:rsid w:val="005F526B"/>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5F96"/>
    <w:rsid w:val="00666A22"/>
    <w:rsid w:val="006721A4"/>
    <w:rsid w:val="006722B6"/>
    <w:rsid w:val="00672A72"/>
    <w:rsid w:val="00672C1B"/>
    <w:rsid w:val="00673728"/>
    <w:rsid w:val="00674111"/>
    <w:rsid w:val="00674675"/>
    <w:rsid w:val="006766B1"/>
    <w:rsid w:val="00676AB7"/>
    <w:rsid w:val="00680BE7"/>
    <w:rsid w:val="00682328"/>
    <w:rsid w:val="00683207"/>
    <w:rsid w:val="006836B8"/>
    <w:rsid w:val="006845BD"/>
    <w:rsid w:val="00687045"/>
    <w:rsid w:val="00691484"/>
    <w:rsid w:val="006925C0"/>
    <w:rsid w:val="00693254"/>
    <w:rsid w:val="00695E29"/>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5D8B"/>
    <w:rsid w:val="007701BF"/>
    <w:rsid w:val="00770A30"/>
    <w:rsid w:val="00772903"/>
    <w:rsid w:val="00774AB7"/>
    <w:rsid w:val="007757EC"/>
    <w:rsid w:val="0078114C"/>
    <w:rsid w:val="00781459"/>
    <w:rsid w:val="0078560F"/>
    <w:rsid w:val="00786CD2"/>
    <w:rsid w:val="007875C6"/>
    <w:rsid w:val="00791259"/>
    <w:rsid w:val="0079141C"/>
    <w:rsid w:val="00791CCB"/>
    <w:rsid w:val="007946DB"/>
    <w:rsid w:val="00794D7A"/>
    <w:rsid w:val="007954E1"/>
    <w:rsid w:val="00796F5F"/>
    <w:rsid w:val="007973D9"/>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27F7C"/>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A3003"/>
    <w:rsid w:val="008B1D7B"/>
    <w:rsid w:val="008B7BE8"/>
    <w:rsid w:val="008C0BF3"/>
    <w:rsid w:val="008C1B55"/>
    <w:rsid w:val="008C285B"/>
    <w:rsid w:val="008C4B68"/>
    <w:rsid w:val="008C6158"/>
    <w:rsid w:val="008C7A36"/>
    <w:rsid w:val="008D0DF0"/>
    <w:rsid w:val="008D1027"/>
    <w:rsid w:val="008D2C98"/>
    <w:rsid w:val="008D2FFB"/>
    <w:rsid w:val="008E1D6F"/>
    <w:rsid w:val="008E7224"/>
    <w:rsid w:val="008E7EB6"/>
    <w:rsid w:val="008F205D"/>
    <w:rsid w:val="009037BA"/>
    <w:rsid w:val="00905B98"/>
    <w:rsid w:val="00906EFD"/>
    <w:rsid w:val="00907A4A"/>
    <w:rsid w:val="00911CBF"/>
    <w:rsid w:val="0091384B"/>
    <w:rsid w:val="009149EB"/>
    <w:rsid w:val="00916C30"/>
    <w:rsid w:val="00920058"/>
    <w:rsid w:val="0092728A"/>
    <w:rsid w:val="00927DC8"/>
    <w:rsid w:val="00927F66"/>
    <w:rsid w:val="00930E6B"/>
    <w:rsid w:val="009312E2"/>
    <w:rsid w:val="00933D6A"/>
    <w:rsid w:val="009347F5"/>
    <w:rsid w:val="00937997"/>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599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B7388"/>
    <w:rsid w:val="009C0FF6"/>
    <w:rsid w:val="009C22E7"/>
    <w:rsid w:val="009C240F"/>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3F02"/>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0492"/>
    <w:rsid w:val="00B947E0"/>
    <w:rsid w:val="00BA3EBA"/>
    <w:rsid w:val="00BA4A52"/>
    <w:rsid w:val="00BA5AB2"/>
    <w:rsid w:val="00BA5C18"/>
    <w:rsid w:val="00BA7B7B"/>
    <w:rsid w:val="00BB3490"/>
    <w:rsid w:val="00BB3D55"/>
    <w:rsid w:val="00BB6064"/>
    <w:rsid w:val="00BB7AA3"/>
    <w:rsid w:val="00BC01D7"/>
    <w:rsid w:val="00BC3021"/>
    <w:rsid w:val="00BC3DA1"/>
    <w:rsid w:val="00BC5C6C"/>
    <w:rsid w:val="00BD0038"/>
    <w:rsid w:val="00BD03A0"/>
    <w:rsid w:val="00BD07AE"/>
    <w:rsid w:val="00BD0E85"/>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2B3"/>
    <w:rsid w:val="00CC1908"/>
    <w:rsid w:val="00CC1C65"/>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1C35"/>
    <w:rsid w:val="00D431B9"/>
    <w:rsid w:val="00D44337"/>
    <w:rsid w:val="00D46637"/>
    <w:rsid w:val="00D50DA0"/>
    <w:rsid w:val="00D5116D"/>
    <w:rsid w:val="00D51D4D"/>
    <w:rsid w:val="00D5257D"/>
    <w:rsid w:val="00D547AA"/>
    <w:rsid w:val="00D5539E"/>
    <w:rsid w:val="00D5653E"/>
    <w:rsid w:val="00D576AD"/>
    <w:rsid w:val="00D5789D"/>
    <w:rsid w:val="00D57FE8"/>
    <w:rsid w:val="00D60FC9"/>
    <w:rsid w:val="00D628A5"/>
    <w:rsid w:val="00D64553"/>
    <w:rsid w:val="00D646FC"/>
    <w:rsid w:val="00D64896"/>
    <w:rsid w:val="00D70123"/>
    <w:rsid w:val="00D70BC5"/>
    <w:rsid w:val="00D71B48"/>
    <w:rsid w:val="00D74A33"/>
    <w:rsid w:val="00D74C52"/>
    <w:rsid w:val="00D76560"/>
    <w:rsid w:val="00D77300"/>
    <w:rsid w:val="00D77547"/>
    <w:rsid w:val="00D77B09"/>
    <w:rsid w:val="00D809BB"/>
    <w:rsid w:val="00D81F71"/>
    <w:rsid w:val="00D82416"/>
    <w:rsid w:val="00D82A9A"/>
    <w:rsid w:val="00D8656C"/>
    <w:rsid w:val="00D91649"/>
    <w:rsid w:val="00D9595B"/>
    <w:rsid w:val="00DA07FD"/>
    <w:rsid w:val="00DA161E"/>
    <w:rsid w:val="00DA4664"/>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6094"/>
    <w:rsid w:val="00E0717A"/>
    <w:rsid w:val="00E122F6"/>
    <w:rsid w:val="00E14033"/>
    <w:rsid w:val="00E16251"/>
    <w:rsid w:val="00E16596"/>
    <w:rsid w:val="00E17175"/>
    <w:rsid w:val="00E20690"/>
    <w:rsid w:val="00E226D5"/>
    <w:rsid w:val="00E2287F"/>
    <w:rsid w:val="00E22AE9"/>
    <w:rsid w:val="00E26858"/>
    <w:rsid w:val="00E27E21"/>
    <w:rsid w:val="00E32792"/>
    <w:rsid w:val="00E32EC8"/>
    <w:rsid w:val="00E32F73"/>
    <w:rsid w:val="00E33416"/>
    <w:rsid w:val="00E349DB"/>
    <w:rsid w:val="00E37149"/>
    <w:rsid w:val="00E40411"/>
    <w:rsid w:val="00E405CD"/>
    <w:rsid w:val="00E42826"/>
    <w:rsid w:val="00E42D11"/>
    <w:rsid w:val="00E448BF"/>
    <w:rsid w:val="00E44C85"/>
    <w:rsid w:val="00E45090"/>
    <w:rsid w:val="00E4581A"/>
    <w:rsid w:val="00E46F49"/>
    <w:rsid w:val="00E4779F"/>
    <w:rsid w:val="00E52332"/>
    <w:rsid w:val="00E52403"/>
    <w:rsid w:val="00E5479A"/>
    <w:rsid w:val="00E54A1B"/>
    <w:rsid w:val="00E567EC"/>
    <w:rsid w:val="00E63431"/>
    <w:rsid w:val="00E64129"/>
    <w:rsid w:val="00E65CEF"/>
    <w:rsid w:val="00E67D39"/>
    <w:rsid w:val="00E70EB0"/>
    <w:rsid w:val="00E71157"/>
    <w:rsid w:val="00E739E0"/>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895"/>
    <w:rsid w:val="00EF4FE9"/>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240"/>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0EA3"/>
    <w:rsid w:val="00FA1680"/>
    <w:rsid w:val="00FB28DF"/>
    <w:rsid w:val="00FB2D59"/>
    <w:rsid w:val="00FB7747"/>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751783309">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wieben@wisc.edu" TargetMode="Externa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E6AE4-4F77-42C7-A062-9BD27EEEA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34</Pages>
  <Words>12078</Words>
  <Characters>6885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8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8</cp:revision>
  <cp:lastPrinted>2020-02-06T00:04:00Z</cp:lastPrinted>
  <dcterms:created xsi:type="dcterms:W3CDTF">2020-04-02T17:42:00Z</dcterms:created>
  <dcterms:modified xsi:type="dcterms:W3CDTF">2020-04-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